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2E52C509" w:rsidR="001E096A" w:rsidRPr="00207BC8" w:rsidRDefault="001E096A" w:rsidP="001E096A">
      <w:pPr>
        <w:jc w:val="center"/>
        <w:rPr>
          <w:b/>
        </w:rPr>
      </w:pPr>
      <w:r w:rsidRPr="00207BC8">
        <w:rPr>
          <w:b/>
        </w:rPr>
        <w:t>Phylogenomic analysis of an unusual biogeographic disjunction</w:t>
      </w:r>
      <w:r w:rsidR="00C37DF5">
        <w:rPr>
          <w:b/>
        </w:rPr>
        <w:t xml:space="preserve"> in the cotton tribe (Gossypieae)</w:t>
      </w:r>
    </w:p>
    <w:p w14:paraId="60CE6A03" w14:textId="74031300" w:rsidR="001E096A" w:rsidRDefault="001E096A" w:rsidP="001E096A">
      <w:r>
        <w:t>Corrinne E Grover, Mark A Arick I</w:t>
      </w:r>
      <w:r w:rsidR="001D7ED2">
        <w:t>I, Justin Conover, Adam Thrash</w:t>
      </w:r>
      <w:r>
        <w:t xml:space="preserve">, </w:t>
      </w:r>
      <w:r w:rsidR="002613A6">
        <w:t xml:space="preserve">Guanjing Hu, </w:t>
      </w:r>
      <w:r>
        <w:t>William S Sanders, Rubab Naqvi, Muhammad Farooq,</w:t>
      </w:r>
      <w:r w:rsidR="00D94147" w:rsidRPr="00D94147">
        <w:t xml:space="preserve"> Xiaochong</w:t>
      </w:r>
      <w:r w:rsidR="00D94147">
        <w:t xml:space="preserve"> </w:t>
      </w:r>
      <w:r w:rsidR="00FF27B6">
        <w:t>Li</w:t>
      </w:r>
      <w:r w:rsidR="00D94147">
        <w:t xml:space="preserve">, </w:t>
      </w:r>
      <w:r w:rsidR="00756A47">
        <w:t xml:space="preserve">Lei Gong, </w:t>
      </w:r>
      <w:r>
        <w:t>Joann Mudge, Thiru Ramaraj, Joshua A Udall, Dani</w:t>
      </w:r>
      <w:r w:rsidR="007B6F34">
        <w:t xml:space="preserve">el G Peterson, Jodi Scheffler, </w:t>
      </w:r>
      <w:r w:rsidR="00E83116">
        <w:t xml:space="preserve">Brian Scheffler, </w:t>
      </w:r>
      <w:r>
        <w:t xml:space="preserve">and </w:t>
      </w:r>
      <w:r w:rsidR="00E83116">
        <w:t>Jonathan F Wendel</w:t>
      </w:r>
    </w:p>
    <w:p w14:paraId="69C5F0DF" w14:textId="77777777" w:rsidR="001E096A" w:rsidRDefault="001E096A" w:rsidP="001E096A"/>
    <w:p w14:paraId="69B6778C" w14:textId="77777777" w:rsidR="001E096A" w:rsidRPr="003D3D4C" w:rsidRDefault="00485F39" w:rsidP="001E096A">
      <w:pPr>
        <w:rPr>
          <w:b/>
        </w:rPr>
      </w:pPr>
      <w:r w:rsidRPr="003D3D4C">
        <w:rPr>
          <w:b/>
        </w:rPr>
        <w:t>Abstract</w:t>
      </w:r>
    </w:p>
    <w:p w14:paraId="18151C37" w14:textId="77777777" w:rsidR="00485F39" w:rsidRDefault="00485F39" w:rsidP="001E096A"/>
    <w:p w14:paraId="7CE82219" w14:textId="77777777" w:rsidR="00485F39" w:rsidRPr="00C13819" w:rsidRDefault="00485F39" w:rsidP="001E096A">
      <w:pPr>
        <w:rPr>
          <w:b/>
        </w:rPr>
      </w:pPr>
      <w:r w:rsidRPr="00C13819">
        <w:rPr>
          <w:b/>
        </w:rPr>
        <w:t>Introduction</w:t>
      </w:r>
    </w:p>
    <w:p w14:paraId="70711B28" w14:textId="3ED8066A" w:rsidR="00FB78D6" w:rsidRDefault="00FB78D6" w:rsidP="001E096A">
      <w:r>
        <w:t xml:space="preserve">One of the intriguing phenomena that characterizes </w:t>
      </w:r>
      <w:r w:rsidR="003E25AC">
        <w:t>the cotton tribe</w:t>
      </w:r>
      <w:r>
        <w:t xml:space="preserve">, </w:t>
      </w:r>
      <w:r>
        <w:rPr>
          <w:i/>
        </w:rPr>
        <w:t>Gossypieae</w:t>
      </w:r>
      <w:r>
        <w:t xml:space="preserve">, </w:t>
      </w:r>
      <w:r w:rsidR="003E25AC">
        <w:t>is the prevalence of long-distance, trans-oceanic dispersal</w:t>
      </w:r>
      <w:r w:rsidR="006259A8">
        <w:t>s</w:t>
      </w:r>
      <w:r>
        <w:rPr>
          <w:i/>
        </w:rPr>
        <w:t>.</w:t>
      </w:r>
      <w:r w:rsidR="0084460B">
        <w:t xml:space="preserve"> </w:t>
      </w:r>
      <w:r w:rsidR="00BC520F">
        <w:t>The most famous of these occur within the cotton genus itself (</w:t>
      </w:r>
      <w:r w:rsidR="00BC520F">
        <w:rPr>
          <w:i/>
        </w:rPr>
        <w:t>Gossypium</w:t>
      </w:r>
      <w:r w:rsidR="00BC520F">
        <w:t>)</w:t>
      </w:r>
      <w:r w:rsidR="00580E02">
        <w:t>; however, multiple events are found throughout the tribe</w:t>
      </w:r>
      <w:r w:rsidR="006E0CE9">
        <w:t xml:space="preserve"> {Dejoode, 1992 #1}{Fryxell, 1979 #11}{Stephens, 1958 #12}{Stephens, 1966 #13}{Wendel, 1989 #14}{Wendel, 1992 #15}</w:t>
      </w:r>
      <w:r w:rsidR="00EE5495">
        <w:t>{Wendel, 1990 #16}{Wendel, 1990 #17}{Wendel, 2003 #18}{Seelanan, 1997 #19}</w:t>
      </w:r>
      <w:r w:rsidR="00580E02">
        <w:t>.</w:t>
      </w:r>
      <w:r w:rsidR="006259A8">
        <w:t xml:space="preserve"> The </w:t>
      </w:r>
      <w:r w:rsidR="00757F56">
        <w:t>sister genera</w:t>
      </w:r>
      <w:r w:rsidR="006259A8">
        <w:t xml:space="preserve"> </w:t>
      </w:r>
      <w:r w:rsidR="006259A8">
        <w:rPr>
          <w:i/>
        </w:rPr>
        <w:t xml:space="preserve">Kokia </w:t>
      </w:r>
      <w:r w:rsidR="00757F56">
        <w:t xml:space="preserve">and </w:t>
      </w:r>
      <w:r w:rsidR="00757F56">
        <w:rPr>
          <w:i/>
        </w:rPr>
        <w:t>Gossypioides</w:t>
      </w:r>
      <w:r w:rsidR="00757F56">
        <w:t xml:space="preserve"> </w:t>
      </w:r>
      <w:r w:rsidR="006004F3">
        <w:t>both</w:t>
      </w:r>
      <w:r w:rsidR="00757F56">
        <w:t xml:space="preserve"> represent </w:t>
      </w:r>
      <w:r w:rsidR="006004F3">
        <w:t xml:space="preserve">a </w:t>
      </w:r>
      <w:r w:rsidR="00757F56">
        <w:t>minim</w:t>
      </w:r>
      <w:r w:rsidR="006004F3">
        <w:t>um of</w:t>
      </w:r>
      <w:r w:rsidR="00757F56">
        <w:t xml:space="preserve"> </w:t>
      </w:r>
      <w:r w:rsidR="006259A8">
        <w:t xml:space="preserve">one such oceanic dispersal followed by </w:t>
      </w:r>
      <w:r w:rsidR="006004F3">
        <w:t xml:space="preserve">individual </w:t>
      </w:r>
      <w:r w:rsidR="006259A8">
        <w:t>regional speciation.</w:t>
      </w:r>
      <w:r w:rsidR="006004F3">
        <w:t xml:space="preserve"> </w:t>
      </w:r>
      <w:r w:rsidR="00C37DF5">
        <w:t xml:space="preserve">Based on molecular divergence estimates derived from </w:t>
      </w:r>
      <w:r w:rsidR="00426D24">
        <w:t>both chloroplast and nuclear genes, t</w:t>
      </w:r>
      <w:r w:rsidR="006004F3">
        <w:t>hese genera</w:t>
      </w:r>
      <w:r w:rsidR="00C13819">
        <w:t xml:space="preserve"> collectively</w:t>
      </w:r>
      <w:r w:rsidR="006004F3">
        <w:t xml:space="preserve"> diverged from the cotton genus</w:t>
      </w:r>
      <w:r w:rsidR="009B49B6">
        <w:t xml:space="preserve"> during the Miocene</w:t>
      </w:r>
      <w:r w:rsidR="006004F3">
        <w:t xml:space="preserve"> approximately 10-15 million years ago (mya;</w:t>
      </w:r>
      <w:r w:rsidR="00EE5495">
        <w:t xml:space="preserve"> {Seelanan, 1997 #19}</w:t>
      </w:r>
      <w:r w:rsidR="00426D24">
        <w:t>{Cronn, 2002 #26}</w:t>
      </w:r>
      <w:r w:rsidR="006004F3">
        <w:t xml:space="preserve">), subsequently splitting into individual genera and achieving widely </w:t>
      </w:r>
      <w:r w:rsidR="00D21F20">
        <w:t>dispersed</w:t>
      </w:r>
      <w:r w:rsidR="006004F3">
        <w:t>, yet very localized ranges.</w:t>
      </w:r>
    </w:p>
    <w:p w14:paraId="3E2BB3F5" w14:textId="50712938" w:rsidR="00780297" w:rsidRPr="00124CF5" w:rsidRDefault="006259A8" w:rsidP="00195CBD">
      <w:r w:rsidRPr="006004F3">
        <w:rPr>
          <w:i/>
        </w:rPr>
        <w:t>Kokia</w:t>
      </w:r>
      <w:r>
        <w:t xml:space="preserve"> (</w:t>
      </w:r>
      <w:r w:rsidR="00757F56">
        <w:t>Malvaceae</w:t>
      </w:r>
      <w:r>
        <w:t>) is a small Hawaiian endemic genus composed of four species</w:t>
      </w:r>
      <w:r w:rsidR="00757F56">
        <w:t xml:space="preserve"> that </w:t>
      </w:r>
      <w:r w:rsidR="006004F3">
        <w:t>were</w:t>
      </w:r>
      <w:r w:rsidR="00757F56">
        <w:t xml:space="preserve"> once widespread</w:t>
      </w:r>
      <w:r w:rsidR="006004F3">
        <w:t>,</w:t>
      </w:r>
      <w:r w:rsidR="00757F56">
        <w:t xml:space="preserve"> major component</w:t>
      </w:r>
      <w:r w:rsidR="006004F3">
        <w:t>s</w:t>
      </w:r>
      <w:r w:rsidR="00757F56">
        <w:t xml:space="preserve"> of Hawaiian forests, yet are </w:t>
      </w:r>
      <w:r w:rsidR="006004F3">
        <w:t xml:space="preserve">now </w:t>
      </w:r>
      <w:r w:rsidR="00757F56">
        <w:t>all either endangered</w:t>
      </w:r>
      <w:r w:rsidR="006004F3">
        <w:t>,</w:t>
      </w:r>
      <w:r w:rsidR="00757F56">
        <w:t xml:space="preserve"> or </w:t>
      </w:r>
      <w:r>
        <w:t>recently extinct (</w:t>
      </w:r>
      <w:r w:rsidRPr="00757F56">
        <w:rPr>
          <w:i/>
        </w:rPr>
        <w:t>K. lanceolata</w:t>
      </w:r>
      <w:r w:rsidR="00757F56">
        <w:t xml:space="preserve"> Lewton</w:t>
      </w:r>
      <w:r>
        <w:t>;</w:t>
      </w:r>
      <w:r w:rsidR="001C0C32">
        <w:t xml:space="preserve"> {Bates, 1990 #20}{Sherwood, 2014 #21}</w:t>
      </w:r>
      <w:r>
        <w:t>)</w:t>
      </w:r>
      <w:r w:rsidR="00757F56">
        <w:t>.</w:t>
      </w:r>
      <w:r>
        <w:t xml:space="preserve"> </w:t>
      </w:r>
      <w:r w:rsidR="006004F3">
        <w:t xml:space="preserve">Few individuals remain of the two free-living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of which is critically endangered and 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1C0C32">
        <w:t>{Service, 2012 #22}</w:t>
      </w:r>
      <w:r w:rsidR="001C0C32">
        <w:rPr>
          <w:color w:val="000000"/>
          <w:shd w:val="clear" w:color="auto" w:fill="FFFFFF"/>
        </w:rPr>
        <w:t>{Sherwood, 2014 #21}</w:t>
      </w:r>
      <w:r>
        <w:t xml:space="preserve">). </w:t>
      </w:r>
      <w:r w:rsidR="00D21F20">
        <w:t>The native region of its</w:t>
      </w:r>
      <w:r w:rsidR="00780297">
        <w:t xml:space="preserve"> sister genus, </w:t>
      </w:r>
      <w:r w:rsidR="00195CBD" w:rsidRPr="00780297">
        <w:rPr>
          <w:i/>
        </w:rPr>
        <w:t>Gossypioides</w:t>
      </w:r>
      <w:r w:rsidR="00780297">
        <w:t>,</w:t>
      </w:r>
      <w:r w:rsidR="00195CBD">
        <w:t xml:space="preserve"> </w:t>
      </w:r>
      <w:r w:rsidR="00D21F20">
        <w:t xml:space="preserve">is </w:t>
      </w:r>
      <w:r w:rsidR="00780297">
        <w:t xml:space="preserve">located </w:t>
      </w:r>
      <w:r w:rsidR="00D21F20">
        <w:t xml:space="preserve">over 15,000 kilometers away in </w:t>
      </w:r>
      <w:r w:rsidR="00195CBD">
        <w:t>East Africa and Madagascar</w:t>
      </w:r>
      <w:r w:rsidR="00D21F20">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rsidR="00D21F20">
        <w:t xml:space="preserve"> Hoch. (East Africa and Madagascar, </w:t>
      </w:r>
      <w:r w:rsidR="00780297">
        <w:t>respectively</w:t>
      </w:r>
      <w:r w:rsidR="00D21F20">
        <w:t>)</w:t>
      </w:r>
      <w:r w:rsidR="0005507F">
        <w:t>,</w:t>
      </w:r>
      <w:r w:rsidR="00D21F20">
        <w:t xml:space="preserve"> are </w:t>
      </w:r>
      <w:r w:rsidR="00C13819">
        <w:t xml:space="preserve">themselves </w:t>
      </w:r>
      <w:r w:rsidR="00D21F20">
        <w:t>reproductively isolated and</w:t>
      </w:r>
      <w:r w:rsidR="00124CF5">
        <w:t xml:space="preserve">, with </w:t>
      </w:r>
      <w:r w:rsidR="00124CF5">
        <w:rPr>
          <w:i/>
        </w:rPr>
        <w:t>Kokia</w:t>
      </w:r>
      <w:r w:rsidR="00E509F3">
        <w:t>, are</w:t>
      </w:r>
      <w:r w:rsidR="00124CF5">
        <w:t xml:space="preserve"> </w:t>
      </w:r>
      <w:r w:rsidR="00D21F20">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Hutchinson, 1937 #25}</w:t>
      </w:r>
      <w:r w:rsidR="00A245C9">
        <w:t>{Hutchinson, 1943 #29}</w:t>
      </w:r>
      <w:r w:rsidR="00124CF5">
        <w:t>.</w:t>
      </w:r>
    </w:p>
    <w:p w14:paraId="2DA3A388" w14:textId="75CC2B66" w:rsidR="008772EF" w:rsidRDefault="00C13819" w:rsidP="003D3D4C">
      <w:r>
        <w:t xml:space="preserve">Despite the extensive research on the evolution of </w:t>
      </w:r>
      <w:r>
        <w:rPr>
          <w:i/>
        </w:rPr>
        <w:t>Gossypium</w:t>
      </w:r>
      <w:r>
        <w:t xml:space="preserve">, </w:t>
      </w:r>
      <w:r w:rsidR="009B49B6">
        <w:t xml:space="preserve">these sister genera have been grossly understudied, except in serving as phylogenetic outgroups for cotton phylogenetic </w:t>
      </w:r>
      <w:r w:rsidR="00F510C0">
        <w:t xml:space="preserve">and genomic </w:t>
      </w:r>
      <w:r w:rsidR="009B49B6">
        <w:t>research</w:t>
      </w:r>
      <w:r w:rsidR="009B49B6" w:rsidRPr="009B49B6">
        <w:t xml:space="preserve"> </w:t>
      </w:r>
      <w:r w:rsidR="001C0C32">
        <w:t>{Seelanan, 1997 #19}</w:t>
      </w:r>
      <w:r w:rsidR="00A245C9">
        <w:t>{Cronn, 2002 #26}</w:t>
      </w:r>
      <w:r w:rsidR="009B49B6">
        <w:t xml:space="preserve">. </w:t>
      </w:r>
      <w:r w:rsidR="003D3D4C">
        <w:t>Genomic r</w:t>
      </w:r>
      <w:r w:rsidR="009B49B6">
        <w:t xml:space="preserve">esources in </w:t>
      </w:r>
      <w:r w:rsidR="00F510C0">
        <w:t>both</w:t>
      </w:r>
      <w:r w:rsidR="009B49B6">
        <w:t xml:space="preserve"> gen</w:t>
      </w:r>
      <w:r w:rsidR="00F510C0">
        <w:t>era</w:t>
      </w:r>
      <w:r w:rsidR="009B49B6">
        <w:t xml:space="preserve"> are minimal</w:t>
      </w:r>
      <w:r w:rsidR="003D3D4C">
        <w:t>,</w:t>
      </w:r>
      <w:r w:rsidR="00F510C0">
        <w:t xml:space="preserve"> access to plant material is limited</w:t>
      </w:r>
      <w:r w:rsidR="003D3D4C">
        <w:t xml:space="preserve">, and with the recent exception of a study by </w:t>
      </w:r>
      <w:r w:rsidR="00F510C0">
        <w:t xml:space="preserve">Sherwood and Morden (2014) on diversity among </w:t>
      </w:r>
      <w:r w:rsidR="00F510C0">
        <w:rPr>
          <w:i/>
        </w:rPr>
        <w:t xml:space="preserve">Kokia </w:t>
      </w:r>
      <w:r w:rsidR="00F510C0">
        <w:t>species,</w:t>
      </w:r>
      <w:r w:rsidR="003D3D4C">
        <w:t xml:space="preserve"> much of our knowledge regarding these genera is decades old</w:t>
      </w:r>
      <w:r w:rsidR="001C0C32">
        <w:t xml:space="preserve"> {Hutchinson, 1947 #23;Seelanan, 1997 #19}</w:t>
      </w:r>
      <w:r w:rsidR="00A245C9">
        <w:t>{Fryxell, 1968 #28}</w:t>
      </w:r>
      <w:r w:rsidR="003D3D4C">
        <w:t xml:space="preserve">. </w:t>
      </w:r>
    </w:p>
    <w:p w14:paraId="173DCC78" w14:textId="78A9853F" w:rsidR="001A3EAE" w:rsidRPr="00457C7C" w:rsidRDefault="00CB7E0D" w:rsidP="003D3D4C">
      <w:r>
        <w:lastRenderedPageBreak/>
        <w:t xml:space="preserve">The history of these genera, however, is intriguing. </w:t>
      </w:r>
      <w:r w:rsidR="008772EF">
        <w:t xml:space="preserve">The current distribution of </w:t>
      </w:r>
      <w:r w:rsidR="008772EF" w:rsidRPr="008772EF">
        <w:rPr>
          <w:i/>
        </w:rPr>
        <w:t>Kokia</w:t>
      </w:r>
      <w:r w:rsidR="008772EF">
        <w:t xml:space="preserve"> in the Hawaiian Islands and </w:t>
      </w:r>
      <w:r w:rsidR="008772EF" w:rsidRPr="008772EF">
        <w:rPr>
          <w:i/>
        </w:rPr>
        <w:t>Gossypioides</w:t>
      </w:r>
      <w:r w:rsidR="008772EF">
        <w:t xml:space="preserve"> in East Africa-Madagascar necessitates at least one significant trans-oceanic traversal to a relatively young island chain that began to emerge only about 3.4 mya, </w:t>
      </w:r>
      <w:r w:rsidR="00983911">
        <w:t xml:space="preserve">an age approximately equivalent to the estimated divergence between </w:t>
      </w:r>
      <w:r w:rsidR="00983911">
        <w:rPr>
          <w:i/>
        </w:rPr>
        <w:t xml:space="preserve">Kokia drynarioides </w:t>
      </w:r>
      <w:r w:rsidR="00983911">
        <w:t xml:space="preserve">and </w:t>
      </w:r>
      <w:r w:rsidR="00983911">
        <w:rPr>
          <w:i/>
        </w:rPr>
        <w:t xml:space="preserve">Gossypioides </w:t>
      </w:r>
      <w:r w:rsidR="00983911" w:rsidRPr="00983911">
        <w:rPr>
          <w:i/>
        </w:rPr>
        <w:t>kirkii</w:t>
      </w:r>
      <w:r w:rsidR="00983911">
        <w:t xml:space="preserve"> </w:t>
      </w:r>
      <w:r w:rsidR="00A245C9">
        <w:t>{Seelanan, 1997 #19}</w:t>
      </w:r>
      <w:r w:rsidR="00552CCE">
        <w:t xml:space="preserve"> and slightly more recent than the basal most divergence in </w:t>
      </w:r>
      <w:r w:rsidR="00552CCE">
        <w:rPr>
          <w:i/>
        </w:rPr>
        <w:t>Gossypium</w:t>
      </w:r>
      <w:r w:rsidR="00552CCE">
        <w:t>.</w:t>
      </w:r>
      <w:r w:rsidR="00983911">
        <w:t xml:space="preserve"> </w:t>
      </w:r>
      <w:r w:rsidR="005572AC">
        <w:t xml:space="preserve">Diversity within </w:t>
      </w:r>
      <w:r w:rsidR="005572AC">
        <w:rPr>
          <w:i/>
        </w:rPr>
        <w:t xml:space="preserve">Gossypioides </w:t>
      </w:r>
      <w:r w:rsidR="005572AC">
        <w:t>is unknown, aside from acquisition of reproductive isolation between its sole two species</w:t>
      </w:r>
      <w:r w:rsidR="00273CB1">
        <w:t>; however, d</w:t>
      </w:r>
      <w:r w:rsidR="005572AC">
        <w:t xml:space="preserve">iversity in </w:t>
      </w:r>
      <w:r w:rsidR="005572AC">
        <w:rPr>
          <w:i/>
        </w:rPr>
        <w:t xml:space="preserve">Kokia </w:t>
      </w:r>
      <w:r w:rsidR="005572AC">
        <w:t>has been evaluated for the purposes of conservation</w:t>
      </w:r>
      <w:r w:rsidR="00A245C9">
        <w:t xml:space="preserve"> {Sherwood, 2014 #21}</w:t>
      </w:r>
      <w:r w:rsidR="00273CB1">
        <w:t>.</w:t>
      </w:r>
      <w:r w:rsidR="005572AC">
        <w:t xml:space="preserve"> </w:t>
      </w:r>
      <w:r w:rsidR="00273CB1">
        <w:t>A</w:t>
      </w:r>
      <w:r w:rsidR="005572AC">
        <w:t xml:space="preserve"> remarkable amount of diversity </w:t>
      </w:r>
      <w:r w:rsidR="00273CB1">
        <w:t xml:space="preserve">within and among species has been detected, particularly </w:t>
      </w:r>
      <w:r w:rsidR="005572AC">
        <w:t>given the demograph</w:t>
      </w:r>
      <w:r w:rsidR="00273CB1">
        <w:t>ic history</w:t>
      </w:r>
      <w:r w:rsidR="005572AC">
        <w:t xml:space="preserve"> of</w:t>
      </w:r>
      <w:r w:rsidR="00273CB1">
        <w:t xml:space="preserve"> </w:t>
      </w:r>
      <w:r w:rsidR="00273CB1">
        <w:rPr>
          <w:i/>
        </w:rPr>
        <w:t>Kokia</w:t>
      </w:r>
      <w:r w:rsidR="005572AC">
        <w:t>, which includes the original genetic bottleneck of the founder</w:t>
      </w:r>
      <w:r w:rsidR="00273CB1">
        <w:t>, range expansion,</w:t>
      </w:r>
      <w:r w:rsidR="005572AC">
        <w:t xml:space="preserve"> and the subsequent bottleneck of</w:t>
      </w:r>
      <w:r w:rsidR="00273CB1">
        <w:t xml:space="preserve"> habitat loss and the introduction of competitive and/or damaging alien species</w:t>
      </w:r>
      <w:r w:rsidR="00A245C9">
        <w:t xml:space="preserve"> {Sherwood, 2014 #21}</w:t>
      </w:r>
      <w:r w:rsidR="005572AC">
        <w:t>.</w:t>
      </w:r>
    </w:p>
    <w:p w14:paraId="79C576F6" w14:textId="5FD8605F" w:rsidR="003C1A86" w:rsidRDefault="00273CB1" w:rsidP="003D3D4C">
      <w:r>
        <w:t xml:space="preserve">Direct comparisons of these genera are limited. Hutchinson (1943) notes that successful grafts can be made between </w:t>
      </w:r>
      <w:r>
        <w:rPr>
          <w:i/>
        </w:rPr>
        <w:t xml:space="preserve">Kokia drynarioides </w:t>
      </w:r>
      <w:r>
        <w:t xml:space="preserve">and </w:t>
      </w:r>
      <w:r>
        <w:rPr>
          <w:i/>
        </w:rPr>
        <w:t xml:space="preserve">Gossypioides </w:t>
      </w:r>
      <w:r w:rsidRPr="00457C7C">
        <w:rPr>
          <w:i/>
        </w:rPr>
        <w:t>kirkii</w:t>
      </w:r>
      <w:r>
        <w:t>, and their shared chromosomal reduction (n=12)</w:t>
      </w:r>
      <w:r>
        <w:rPr>
          <w:i/>
        </w:rPr>
        <w:t xml:space="preserve"> </w:t>
      </w:r>
      <w:r>
        <w:t xml:space="preserve">is unique in the tribe. </w:t>
      </w:r>
      <w:r w:rsidRPr="00457C7C">
        <w:t>E</w:t>
      </w:r>
      <w:r w:rsidR="002C4137" w:rsidRPr="00931973">
        <w:t>stimates</w:t>
      </w:r>
      <w:r w:rsidR="002C4137">
        <w:t xml:space="preserve"> using a small number of nuclear genes suggest that genic distance </w:t>
      </w:r>
      <w:r w:rsidR="00F0733E">
        <w:t xml:space="preserve">between </w:t>
      </w:r>
      <w:r w:rsidR="00F0733E">
        <w:rPr>
          <w:i/>
        </w:rPr>
        <w:t xml:space="preserve">K. drynarioides </w:t>
      </w:r>
      <w:r w:rsidR="00F0733E">
        <w:t xml:space="preserve">and </w:t>
      </w:r>
      <w:r w:rsidR="00F0733E">
        <w:rPr>
          <w:i/>
        </w:rPr>
        <w:t xml:space="preserve">G. </w:t>
      </w:r>
      <w:r w:rsidR="00F0733E" w:rsidRPr="00F0733E">
        <w:rPr>
          <w:i/>
        </w:rPr>
        <w:t>kirkii</w:t>
      </w:r>
      <w:r w:rsidR="00F0733E">
        <w:t xml:space="preserve"> </w:t>
      </w:r>
      <w:r w:rsidR="002C4137">
        <w:t xml:space="preserve">are similar to estimates between basally diverged species in </w:t>
      </w:r>
      <w:r w:rsidR="002C4137">
        <w:rPr>
          <w:i/>
        </w:rPr>
        <w:t xml:space="preserve">Gossypium, </w:t>
      </w:r>
      <w:r w:rsidR="002C4137">
        <w:t>i.e., approximately 2% versus 3%, although a slight increase in replacement site substitutions is observed</w:t>
      </w:r>
      <w:r w:rsidR="0005507F">
        <w:t xml:space="preserve"> </w:t>
      </w:r>
      <w:r w:rsidR="00A245C9">
        <w:t>{Cronn, 2002 #26}</w:t>
      </w:r>
      <w:r w:rsidR="002C4137">
        <w:t xml:space="preserve">. </w:t>
      </w:r>
    </w:p>
    <w:p w14:paraId="2771C46A" w14:textId="3B1A635C" w:rsidR="003751D0" w:rsidRPr="00AC4F78" w:rsidRDefault="00207BC8" w:rsidP="003D3D4C">
      <w:r>
        <w:t xml:space="preserve">Here we apply </w:t>
      </w:r>
      <w:r w:rsidR="00124CF5">
        <w:t xml:space="preserve">a whole-genome sequencing </w:t>
      </w:r>
      <w:r>
        <w:t>strateg</w:t>
      </w:r>
      <w:r w:rsidR="00124CF5">
        <w:t>y</w:t>
      </w:r>
      <w:r>
        <w:t xml:space="preserve"> to understanding the evolution and divergence of </w:t>
      </w:r>
      <w:r w:rsidR="00124CF5">
        <w:t xml:space="preserve">these two genera, which collectively are the closest relatives of the cotton genus </w:t>
      </w:r>
      <w:r>
        <w:rPr>
          <w:i/>
        </w:rPr>
        <w:t>Gossypium</w:t>
      </w:r>
      <w:r>
        <w:t xml:space="preserve">. We present the first draft assembly of </w:t>
      </w:r>
      <w:r>
        <w:rPr>
          <w:i/>
        </w:rPr>
        <w:t>Kokia drynarioides</w:t>
      </w:r>
      <w:r>
        <w:t xml:space="preserve">, </w:t>
      </w:r>
      <w:r w:rsidR="00124CF5">
        <w:t xml:space="preserve">and compare it to the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 unpublished</w:t>
      </w:r>
      <w:r w:rsidR="00124CF5">
        <w:t>)</w:t>
      </w:r>
      <w:r>
        <w:t xml:space="preserve">. </w:t>
      </w:r>
      <w:r w:rsidR="00124CF5">
        <w:t xml:space="preserve">Through genome sequence comparisons, we derive a precise estimate of the divergence between these two genera, and provide a foundation for a </w:t>
      </w:r>
      <w:r w:rsidR="00AC4F78">
        <w:t xml:space="preserve">reference sequence </w:t>
      </w:r>
      <w:r w:rsidR="00124CF5">
        <w:t xml:space="preserve">to use </w:t>
      </w:r>
      <w:r w:rsidR="0005507F">
        <w:t>as</w:t>
      </w:r>
      <w:r w:rsidR="00124CF5">
        <w:t xml:space="preserve"> a phylogenetic outgroup to </w:t>
      </w:r>
      <w:r w:rsidR="00AC4F78">
        <w:rPr>
          <w:i/>
        </w:rPr>
        <w:t>Gossypium</w:t>
      </w:r>
      <w:r w:rsidR="00AC4F78">
        <w:t xml:space="preserve">. </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35E4DFF6"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16384B02" w:rsidR="00594625" w:rsidRDefault="00594625" w:rsidP="00594625">
      <w:r>
        <w:t>The data were trimmed and filtered with Trimmomatic v0.32</w:t>
      </w:r>
      <w:r w:rsidR="001C7EC1">
        <w:t xml:space="preserve"> {Bolger, 2014 #35}</w:t>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0443C9A0"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w:t>
      </w:r>
      <w:r w:rsidR="00AC2B03">
        <w:lastRenderedPageBreak/>
        <w:t xml:space="preserve">at </w:t>
      </w:r>
      <w:r w:rsidR="00FF27B6">
        <w:t>BerryGenomics (Beijing)</w:t>
      </w:r>
      <w:r w:rsidR="00AC2B03">
        <w:t xml:space="preserve">. </w:t>
      </w:r>
      <w:r>
        <w:t xml:space="preserve">MEGAHIT commit:02102e1 </w:t>
      </w:r>
      <w:r w:rsidR="00AC2B03">
        <w:t xml:space="preserve">{Li, 2015 #107} </w:t>
      </w:r>
      <w:r>
        <w:t>was used to assemble the RNA data into transcripts.</w:t>
      </w:r>
    </w:p>
    <w:p w14:paraId="3DC99DF2" w14:textId="1A4A58BA" w:rsidR="00931973" w:rsidRDefault="00594625" w:rsidP="003F496A">
      <w:r>
        <w:t xml:space="preserve">The trimmed DNA data and RNA assembly were assembled via ABySS v2.0.1 </w:t>
      </w:r>
      <w:r w:rsidR="003F496A">
        <w:t>{Simpson, 2009 #103},</w:t>
      </w:r>
      <w:r>
        <w:t xml:space="preserve"> using every 5th kmer value from 65 through 200. The assembly with the highest E-size </w:t>
      </w:r>
      <w:r w:rsidR="003F496A">
        <w:t>{Salzberg, 2012 #104}</w:t>
      </w:r>
      <w:r>
        <w:t xml:space="preserve"> was retained for improvement and analysis. Each retained assembly was further scaffolded with ABySS using the MEGAHIT-derived transcripts. ABySS Sealer v2.0.1 \cite{Paulino2015} was used to fill gaps in the scaffolded assembly using every 10th kmer starting at 100 and decreasing to 30. </w:t>
      </w:r>
      <w:commentRangeStart w:id="0"/>
      <w:r>
        <w:t xml:space="preserve">Pilon </w:t>
      </w:r>
      <w:commentRangeEnd w:id="0"/>
      <w:r>
        <w:rPr>
          <w:rStyle w:val="CommentReference"/>
        </w:rPr>
        <w:commentReference w:id="0"/>
      </w:r>
      <w:r>
        <w:t xml:space="preserve">v1.22 </w:t>
      </w:r>
      <w:r w:rsidR="003F496A">
        <w:t>{Walker, 2014 #105}</w:t>
      </w:r>
      <w:r>
        <w:t xml:space="preserve"> polished the resulting gap-filled assembly using all trimmed DNA data. </w:t>
      </w:r>
      <w:r w:rsidR="003F496A">
        <w:t>QUAST v4.5 {Gurevich, 2013 #106}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52AB2369" w:rsidR="00594625" w:rsidRPr="00594625" w:rsidRDefault="00594625" w:rsidP="00594625">
      <w:r w:rsidRPr="00594625">
        <w:t>MAKER (v2.31.6)</w:t>
      </w:r>
      <w:r w:rsidR="003F496A">
        <w:t xml:space="preserve"> {Holt, 2011 #98} </w:t>
      </w:r>
      <w:r w:rsidRPr="00594625">
        <w:t xml:space="preserve">annotation of the genome was completed in two rounds, using only contigs of &gt;1 kb 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3F496A">
        <w:t xml:space="preserve">{Lomsadze, 2005 #102} </w:t>
      </w:r>
      <w:r w:rsidRPr="00594625">
        <w:t xml:space="preserve">and retained for MAKER training. At the same time, BUSCO (v2) BUSCO (v2) </w:t>
      </w:r>
      <w:r w:rsidR="003F496A">
        <w:t xml:space="preserve">{Simão, 2015 #96} </w:t>
      </w:r>
      <w:r w:rsidRPr="00594625">
        <w:t>was used both to train Augustus and create a Snap model</w:t>
      </w:r>
      <w:r w:rsidR="003F496A">
        <w:t xml:space="preserve"> {Korf, 2004 #97}</w:t>
      </w:r>
      <w:r w:rsidRPr="00594625">
        <w:t>. Finally, Trinity (v2.2.0)</w:t>
      </w:r>
      <w:r w:rsidR="003F496A">
        <w:t xml:space="preserve"> {Grabherr, 2011 #99}</w:t>
      </w:r>
      <w:r w:rsidRPr="00594625">
        <w:t xml:space="preserve"> was used to create an RNASeq-assembly to pass to MAKER as EST evidence. The first pass of MAKER was run using the combination of: (1) the output from Genemark, (2) the BUSCO-generated Snap model, (3) the BUSCO-trained Augustus </w:t>
      </w:r>
      <w:r w:rsidR="003F496A">
        <w:t xml:space="preserve">{Stanke, 2008 #100} </w:t>
      </w:r>
      <w:r w:rsidRPr="00594625">
        <w:t>model, (4) the Trinity RNASeq-assembly as ESTs, and (5) the UniProt protein database</w:t>
      </w:r>
      <w:r w:rsidR="003F496A">
        <w:t xml:space="preserve"> {The UniProt Consortium, 2017 #101}</w:t>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77777" w:rsidR="00FA2E63" w:rsidRDefault="00FA2E63" w:rsidP="00FA2E63">
      <w:pPr>
        <w:rPr>
          <w:i/>
        </w:rPr>
      </w:pPr>
      <w:r>
        <w:rPr>
          <w:i/>
        </w:rPr>
        <w:t>dN/dS</w:t>
      </w:r>
      <w:r w:rsidRPr="002474F9">
        <w:rPr>
          <w:i/>
        </w:rPr>
        <w:t xml:space="preserve"> Estimation</w:t>
      </w:r>
      <w:r>
        <w:rPr>
          <w:i/>
        </w:rPr>
        <w:t xml:space="preserve"> and Timing of Divergence </w:t>
      </w:r>
    </w:p>
    <w:p w14:paraId="6450BB0F" w14:textId="77777777" w:rsidR="001C6D03" w:rsidRDefault="002474F9" w:rsidP="00D732FA">
      <w:r>
        <w:t xml:space="preserve">Amino acid sequences from </w:t>
      </w:r>
      <w:r>
        <w:rPr>
          <w:i/>
        </w:rPr>
        <w:t>G. kirkii,</w:t>
      </w:r>
      <w:r>
        <w:t xml:space="preserve"> </w:t>
      </w:r>
      <w:r>
        <w:rPr>
          <w:i/>
        </w:rPr>
        <w:t>G. raimondii</w:t>
      </w:r>
      <w:r>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Emms, 2015 #33}</w:t>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of 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1C6D03">
        <w:t xml:space="preserve"> </w:t>
      </w:r>
      <w:r w:rsidR="00FA2E63">
        <w:t xml:space="preserve">and </w:t>
      </w:r>
      <w:r w:rsidR="001C6D03">
        <w:t xml:space="preserve">these groups were </w:t>
      </w:r>
      <w:r w:rsidR="00FA2E63">
        <w:t>subsequently filtered</w:t>
      </w:r>
      <w:r w:rsidR="00B803F5">
        <w:t xml:space="preserve"> </w:t>
      </w:r>
      <w:r w:rsidR="001C6D03">
        <w:t xml:space="preserve">if one or more representati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 xml:space="preserve">(CITATION) </w:t>
      </w:r>
      <w:r w:rsidR="003548BB">
        <w:t>and t</w:t>
      </w:r>
      <w:r w:rsidR="006226C5">
        <w:t>he BLOSUM62 substitution matrix</w:t>
      </w:r>
      <w:r w:rsidR="001C6D03">
        <w:t xml:space="preserve"> (CITATION)</w:t>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19DEED5A" w14:textId="73C0EE45" w:rsidR="00117A32" w:rsidRDefault="001C6D03" w:rsidP="00D732FA">
      <w:r>
        <w:lastRenderedPageBreak/>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A245C9">
        <w:t>{Yang, 2007 #31}</w:t>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threshold 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were calculated in R (CITATION).</w:t>
      </w:r>
      <w:r w:rsidR="009E65C9">
        <w:t xml:space="preserve"> </w:t>
      </w:r>
      <w:r w:rsidR="00364235">
        <w:t>T</w:t>
      </w:r>
      <w:r w:rsidR="009E65C9">
        <w:t xml:space="preserve">otal divergence time between each pairwise group was </w:t>
      </w:r>
      <w:r w:rsidR="00364235">
        <w:t>estima</w:t>
      </w:r>
      <w:r w:rsidR="009E65C9">
        <w:t xml:space="preserve">ted </w:t>
      </w:r>
      <w:r w:rsidR="00973A4A">
        <w:t xml:space="preserve">twice </w:t>
      </w:r>
      <w:r w:rsidR="009E65C9">
        <w:t>using the equation T=</w:t>
      </w:r>
      <w:r w:rsidR="000E5256" w:rsidRPr="008E6803">
        <w:rPr>
          <w:i/>
        </w:rPr>
        <w:t>dS</w:t>
      </w:r>
      <w:r w:rsidR="009E65C9">
        <w:t xml:space="preserve">/(2r) where r is the absolute rate of synonymous substitutions of Adh genes in </w:t>
      </w:r>
      <w:r w:rsidR="00973A4A">
        <w:t xml:space="preserve">either </w:t>
      </w:r>
      <w:r w:rsidR="009E65C9">
        <w:t>palms (2.6</w:t>
      </w:r>
      <w:r w:rsidR="00364235">
        <w:t>e</w:t>
      </w:r>
      <w:r w:rsidR="009E65C9" w:rsidRPr="00EA4D66">
        <w:rPr>
          <w:vertAlign w:val="superscript"/>
        </w:rPr>
        <w:t>-9</w:t>
      </w:r>
      <w:r w:rsidR="009E65C9">
        <w:t xml:space="preserve"> </w:t>
      </w:r>
      <w:r w:rsidR="00EF725F">
        <w:t xml:space="preserve">substitutions </w:t>
      </w:r>
      <w:r w:rsidR="00364235">
        <w:t>*</w:t>
      </w:r>
      <w:r w:rsidR="009E65C9">
        <w:t xml:space="preserve"> substitution site</w:t>
      </w:r>
      <w:r w:rsidR="00EF725F" w:rsidRPr="00EA4D66">
        <w:rPr>
          <w:vertAlign w:val="superscript"/>
        </w:rPr>
        <w:t>-1</w:t>
      </w:r>
      <w:r w:rsidR="00EF725F">
        <w:t xml:space="preserve"> </w:t>
      </w:r>
      <w:r w:rsidR="00364235">
        <w:t>*</w:t>
      </w:r>
      <w:r w:rsidR="009E65C9">
        <w:t xml:space="preserve"> year</w:t>
      </w:r>
      <w:r w:rsidR="00EF725F" w:rsidRPr="00EA4D66">
        <w:rPr>
          <w:vertAlign w:val="superscript"/>
        </w:rPr>
        <w:t>-1</w:t>
      </w:r>
      <w:r w:rsidR="00EF725F">
        <w:t xml:space="preserve">) </w:t>
      </w:r>
      <w:r w:rsidR="00A245C9">
        <w:t xml:space="preserve">{Cronn, 2002 #26}{Morton, 1996 #32} </w:t>
      </w:r>
      <w:r w:rsidR="00EF725F">
        <w:t>or members of Brassicaceae (1.5</w:t>
      </w:r>
      <w:r w:rsidR="00364235">
        <w:t>e</w:t>
      </w:r>
      <w:r w:rsidR="00EF725F" w:rsidRPr="00EA4D66">
        <w:rPr>
          <w:vertAlign w:val="superscript"/>
        </w:rPr>
        <w:t>-8</w:t>
      </w:r>
      <w:r w:rsidR="00EF725F">
        <w:t xml:space="preserve"> substitutions </w:t>
      </w:r>
      <w:r w:rsidR="00364235">
        <w:t>*</w:t>
      </w:r>
      <w:r w:rsidR="00EF725F">
        <w:t xml:space="preserve"> synonymous site</w:t>
      </w:r>
      <w:r w:rsidR="00EF725F" w:rsidRPr="00EA4D66">
        <w:rPr>
          <w:vertAlign w:val="superscript"/>
        </w:rPr>
        <w:t>-1</w:t>
      </w:r>
      <w:r w:rsidR="00EF725F">
        <w:t xml:space="preserve"> </w:t>
      </w:r>
      <w:r w:rsidR="00364235">
        <w:t>*</w:t>
      </w:r>
      <w:r w:rsidR="00EF725F">
        <w:t xml:space="preserve"> year</w:t>
      </w:r>
      <w:r w:rsidR="00EF725F" w:rsidRPr="00EA4D66">
        <w:rPr>
          <w:vertAlign w:val="superscript"/>
        </w:rPr>
        <w:t>-1</w:t>
      </w:r>
      <w:r w:rsidR="00EF725F">
        <w:t>)</w:t>
      </w:r>
      <w:r w:rsidR="00A245C9">
        <w:t xml:space="preserve"> {Koch, 2000 #30}</w:t>
      </w:r>
      <w:r w:rsidR="009E65C9">
        <w:t xml:space="preserve">. </w:t>
      </w:r>
    </w:p>
    <w:p w14:paraId="76A807DF" w14:textId="77777777" w:rsidR="00117A32" w:rsidRPr="00C261F9" w:rsidRDefault="00117A32" w:rsidP="00D732FA"/>
    <w:p w14:paraId="1844546A" w14:textId="10671B43" w:rsidR="00117A32" w:rsidRDefault="00117A32" w:rsidP="00D732FA">
      <w:pPr>
        <w:rPr>
          <w:i/>
        </w:rPr>
      </w:pPr>
      <w:r>
        <w:rPr>
          <w:i/>
        </w:rPr>
        <w:t>Copy Number Variation Estimation</w:t>
      </w:r>
    </w:p>
    <w:p w14:paraId="495CC727" w14:textId="167923FB" w:rsidR="00430960" w:rsidRPr="00DD5F6E" w:rsidRDefault="00101150" w:rsidP="001E096A">
      <w:pPr>
        <w:rPr>
          <w:i/>
        </w:rPr>
      </w:pPr>
      <w:r>
        <w:t xml:space="preserve">A custom Python script </w:t>
      </w:r>
      <w:r w:rsidR="002B679B">
        <w:t>(</w:t>
      </w:r>
      <w:hyperlink r:id="rId11"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 completed by searching for the “missing” genes via gmap (CITATION) of</w:t>
      </w:r>
      <w:commentRangeStart w:id="1"/>
      <w:r w:rsidR="00A06AC5">
        <w:t xml:space="preserve"> </w:t>
      </w:r>
      <w:r w:rsidR="0022184E">
        <w:t xml:space="preserve">the coding </w:t>
      </w:r>
      <w:r w:rsidR="00A06AC5">
        <w:t xml:space="preserve">sequence </w:t>
      </w:r>
      <w:commentRangeEnd w:id="1"/>
      <w:r w:rsidR="00DD5F6E">
        <w:rPr>
          <w:rStyle w:val="CommentReference"/>
        </w:rPr>
        <w:commentReference w:id="1"/>
      </w:r>
      <w:r w:rsidR="0022184E">
        <w:t>to a masked genome, where all annotated genes are masked.</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441EAF2C"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B679B">
        <w:rPr>
          <w:shd w:val="clear" w:color="auto" w:fill="FFFFFF"/>
        </w:rPr>
        <w:t>{Bolger, 2014 #35}</w:t>
      </w:r>
      <w:r w:rsidRPr="00EA4D66">
        <w:rPr>
          <w:shd w:val="clear" w:color="auto" w:fill="FFFFFF"/>
        </w:rPr>
        <w:t xml:space="preserve"> as per (</w:t>
      </w:r>
      <w:hyperlink r:id="rId12"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Hendrix, 2005 #36}{Wendel, 2002 #37}</w:t>
      </w:r>
      <w:r w:rsidRPr="00EA4D66">
        <w:t xml:space="preserve"> and combined as input into the RepeatExplorer pipeline</w:t>
      </w:r>
      <w:r w:rsidR="002B679B">
        <w:t xml:space="preserve"> {Novák, 2013 #38}{Novák, 2010 #39}</w:t>
      </w:r>
      <w:r w:rsidRPr="00EA4D66">
        <w:t>, which is designed to cluster reads based on similarity and identify putative repetitive sequences using low-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3F7146">
        <w:t>{Smit, 2013-2015 #40}</w:t>
      </w:r>
      <w:r w:rsidR="00091D34">
        <w:t xml:space="preserve"> </w:t>
      </w:r>
      <w:r w:rsidRPr="00091D34">
        <w:t xml:space="preserve">using </w:t>
      </w:r>
      <w:r w:rsidRPr="00EA4D66">
        <w:t xml:space="preserve">a custom library derived from a combination of Repbase version WHATEVER </w:t>
      </w:r>
      <w:r w:rsidR="003F7146">
        <w:t>{Bao, 2015 #41}</w:t>
      </w:r>
      <w:r w:rsidRPr="00EA4D66">
        <w:t xml:space="preserve"> and previously annotated cotton repeats </w:t>
      </w:r>
      <w:r w:rsidR="003F7146">
        <w:t>{Paterson, 2012 #42}{Grover, 2008 #58;Grover, 2007 #62;Grover, 2004 #63}{Hawkins, 2006 #65}</w:t>
      </w:r>
      <w:r w:rsidRPr="00091D34">
        <w:t>.</w:t>
      </w:r>
      <w:r w:rsidR="00315614">
        <w:t xml:space="preserve"> A cutoff of 0.01% read representation is common; however, we evaluated the suitability of this cut using a log of diminishing returns (</w:t>
      </w:r>
      <w:bookmarkStart w:id="2" w:name="_GoBack"/>
      <w:r w:rsidR="00315614">
        <w:t>FIG</w:t>
      </w:r>
      <w:bookmarkEnd w:id="2"/>
      <w:r w:rsidR="00315614">
        <w:t xml:space="preserve">URE </w:t>
      </w:r>
      <w:r w:rsidR="00EC5CA9">
        <w:t>Cutoff</w:t>
      </w:r>
      <w:r w:rsidR="00315614">
        <w:t xml:space="preserve">; </w:t>
      </w:r>
      <w:hyperlink r:id="rId13" w:history="1">
        <w:r w:rsidR="002B679B" w:rsidRPr="00DC5C67">
          <w:rPr>
            <w:rStyle w:val="Hyperlink"/>
          </w:rPr>
          <w:t>https://github.com/Wendellab/KokiaKirkii</w:t>
        </w:r>
      </w:hyperlink>
      <w:r w:rsidR="00315614">
        <w:t xml:space="preserve">). </w:t>
      </w:r>
    </w:p>
    <w:p w14:paraId="4DCC15E9" w14:textId="36E18FC6"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w:t>
      </w:r>
      <w:r w:rsidR="009915C3">
        <w:lastRenderedPageBreak/>
        <w:t xml:space="preserve">visualized via PCoA. </w:t>
      </w:r>
      <w:r w:rsidR="0023383F" w:rsidRPr="00EA4D66">
        <w:t>All analys</w:t>
      </w:r>
      <w:r w:rsidR="00420338">
        <w:t>e</w:t>
      </w:r>
      <w:r w:rsidR="0023383F" w:rsidRPr="00EA4D66">
        <w:t xml:space="preserve">s were conducted in R </w:t>
      </w:r>
      <w:r w:rsidR="003F7146">
        <w:t>{Team, 2017 #66}; R versions and scripts</w:t>
      </w:r>
      <w:r w:rsidR="0023383F" w:rsidRPr="00EA4D66">
        <w:t xml:space="preserve"> </w:t>
      </w:r>
      <w:r w:rsidR="009C7C8B">
        <w:t>are</w:t>
      </w:r>
      <w:r w:rsidR="0023383F" w:rsidRPr="00EA4D66">
        <w:t xml:space="preserve"> available at (</w:t>
      </w:r>
      <w:hyperlink r:id="rId14"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1275BADF"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3F7146">
        <w:t>{Kelly, 2015 #68}</w:t>
      </w:r>
      <w:r>
        <w:t xml:space="preserve"> and dandelion</w:t>
      </w:r>
      <w:r w:rsidR="003F7146">
        <w:t xml:space="preserve"> {Ferreira de Carvalho, 2016 #67}</w:t>
      </w:r>
      <w:r>
        <w:t xml:space="preserve">. Briefly, an all-versus-all BLASTn </w:t>
      </w:r>
      <w:r w:rsidR="00953E24">
        <w:t xml:space="preserve">{Boratyn, 2013 #69} {Altschul, 1990 #70}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and the model with the highest confidence was determined via Bayesian Information Criterion</w:t>
      </w:r>
      <w:r w:rsidR="00953E24">
        <w:t xml:space="preserve"> {Schwarz, 1978 #71}</w:t>
      </w:r>
      <w:r w:rsidR="008F007C">
        <w:t xml:space="preserve">. </w:t>
      </w:r>
      <w:r w:rsidR="000E313A">
        <w:t>The read similarity profile for each cluster was automatically evaluated for each histogram</w:t>
      </w:r>
      <w:r w:rsidR="008F007C">
        <w:t xml:space="preserve"> </w:t>
      </w:r>
      <w:r w:rsidR="000E313A">
        <w:t>to determine if the reads trend toward highly similar “young” or more divergent “older” reads, as per (Julie paper)</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 Categories which trend toward highly identical reads (i.e., 1, 4, and 6) were interpreted as having relatively young membership, whereas categories which trend toward lower identity (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77B8D59" w:rsidR="004E5F56" w:rsidRPr="00EA4D66" w:rsidRDefault="00C908C6" w:rsidP="004E5F56">
      <w:r>
        <w:t xml:space="preserve">Comparison of abundance </w:t>
      </w:r>
      <w:r w:rsidR="0088197C">
        <w:t xml:space="preserv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ickham, 2016 #72}</w:t>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Benjamini, 2001 #73}</w:t>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00758719" w:rsidR="0099556C" w:rsidRPr="00BB4613"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McKenna, 2010 #122}{DePristo, 2011 #123}{Van der Auwera, 2002 #124}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Team, 2017 #66} for characterization of indels and length determination using the </w:t>
      </w:r>
      <w:r w:rsidR="004B7B8A" w:rsidRPr="004B7B8A">
        <w:rPr>
          <w:i/>
        </w:rPr>
        <w:t>G. raimondii</w:t>
      </w:r>
      <w:r w:rsidR="004B7B8A">
        <w:t xml:space="preserve"> reference state as an outgroup. Indels were characterized as insertions and 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w:t>
      </w:r>
      <w:r w:rsidR="004B7B8A">
        <w:rPr>
          <w:i/>
        </w:rPr>
        <w:lastRenderedPageBreak/>
        <w:t xml:space="preserve">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5" w:history="1">
        <w:r w:rsidR="004B7B8A" w:rsidRPr="00DC5C67">
          <w:rPr>
            <w:rStyle w:val="Hyperlink"/>
          </w:rPr>
          <w:t>https://github.com/Wendellab/KokiaKirkii</w:t>
        </w:r>
      </w:hyperlink>
      <w:r w:rsidR="004B7B8A" w:rsidRPr="00EA4D66">
        <w:t>)</w:t>
      </w:r>
      <w:r w:rsidR="004B7B8A">
        <w:t>.</w:t>
      </w:r>
      <w:r>
        <w:t xml:space="preserve"> </w:t>
      </w:r>
    </w:p>
    <w:p w14:paraId="6AEB8847" w14:textId="77777777" w:rsidR="00BB4613" w:rsidRPr="00EA4D66" w:rsidRDefault="00BB4613" w:rsidP="0099556C"/>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33B4A143" w:rsidR="00C908C6" w:rsidRDefault="00611C13" w:rsidP="001E096A">
      <w:r>
        <w:t xml:space="preserve">ABySS assembly of the </w:t>
      </w:r>
      <w:r w:rsidR="006A7809">
        <w:t>80</w:t>
      </w:r>
      <w:r>
        <w:t xml:space="preserve">X coverage Illumina (trimmed; raw = </w:t>
      </w:r>
      <w:r w:rsidR="00B04AC1">
        <w:t>111X</w:t>
      </w:r>
      <w:r>
        <w:t xml:space="preserve">) led to 19,146 scaffolds (25, 827 contigs) ranging in size from </w:t>
      </w:r>
      <w:r w:rsidR="001C5718">
        <w:t>500bp</w:t>
      </w:r>
      <w:r>
        <w:t xml:space="preserve"> to 2.29Mb and comprising a total length of 520.9 Mb (Table Assembly Stats; estimated genome size for </w:t>
      </w:r>
      <w:r>
        <w:rPr>
          <w:i/>
        </w:rPr>
        <w:t xml:space="preserve">K. drynarioides </w:t>
      </w:r>
      <w:r>
        <w:t xml:space="preserve">= 590 Mb).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indicates a relatively continuous 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D5699C">
        <w:t xml:space="preserve">{Simão, 2015 #96}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22% fewer than in the gold-standard </w:t>
      </w:r>
      <w:r w:rsidR="00821327">
        <w:rPr>
          <w:i/>
        </w:rPr>
        <w:t>Gossypium raimondii</w:t>
      </w:r>
      <w:r w:rsidR="00821327">
        <w:t xml:space="preserve"> genome sequence {Paterson, 2012 #42}, which has 37,505 predicted protein-coding genes. </w:t>
      </w:r>
    </w:p>
    <w:p w14:paraId="71B23C55" w14:textId="785E3D80"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t xml:space="preserve"> has approximately the same </w:t>
      </w:r>
      <w:r w:rsidR="00BD15B3">
        <w:t xml:space="preserve">basic quality measures as </w:t>
      </w:r>
      <w:r w:rsidR="00BD15B3">
        <w:rPr>
          <w:i/>
        </w:rPr>
        <w:t>K. drynarioides</w:t>
      </w:r>
      <w:r w:rsidR="00BD15B3">
        <w:t>, i.e., an N50</w:t>
      </w:r>
      <w:r>
        <w:t xml:space="preserve"> </w:t>
      </w:r>
      <w:r w:rsidR="00BD15B3">
        <w:t xml:space="preserve">of 616 kb and a total contig length of ~530 Mb.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5C241C69" w:rsidR="009F4E29" w:rsidRDefault="009F4E29" w:rsidP="001E096A">
      <w:r>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an observation explainable by the nearly 8,000 additional gene models in th</w:t>
      </w:r>
      <w:r w:rsidR="00D67112">
        <w:t>e</w:t>
      </w:r>
      <w:r w:rsidR="00E94846">
        <w:t xml:space="preserve"> gold-standard </w:t>
      </w:r>
      <w:r w:rsidR="00D67112">
        <w:rPr>
          <w:i/>
        </w:rPr>
        <w:t xml:space="preserve">G. raimondii </w:t>
      </w:r>
      <w:r w:rsidR="00E94846">
        <w:t xml:space="preserve">genom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D53B92">
        <w:rPr>
          <w:i/>
        </w:rPr>
        <w:t xml:space="preserve">; </w:t>
      </w:r>
      <w:r w:rsidR="00D53B92" w:rsidRPr="00D53B92">
        <w:t>CITATION</w:t>
      </w:r>
      <w:r w:rsidR="00713285">
        <w:rPr>
          <w:i/>
        </w:rPr>
        <w:fldChar w:fldCharType="begin" w:fldLock="1"/>
      </w:r>
      <w:r w:rsidR="009C622D">
        <w:rPr>
          <w:i/>
        </w:rPr>
        <w:instrText>ADDIN CSL_CITATION { "citationItems" : [ { "id" : "ITEM-1", "itemData" : { "DOI" : "10.1038/ng.2371", "ISBN" : "1546-1718 (Electronic)\\r1061-4036 (Linking)", "ISSN" : "1061-4036", "PMID" : "22922876", "abstract" : "We have sequenced and assembled a draft genome of G. raimondii, whose progenitor is the putative contributor of the D subgenome to the economically important fiber-producing cotton species Gossypium hirsutum and Gossypium barbadense. Over 73% of the assembled sequences were anchored on 13 G. raimondii chromosomes. The genome contains 40,976 protein-coding genes, with 92.2% of these further confirmed by transcriptome data. Evidence of the hexaploidization event shared by the eudicots as well as of a cotton-specific whole-genome duplication approximately 13-20 million years ago was observed. We identified 2,355 syntenic blocks in the G. raimondii genome, and we found that approximately 40% of the paralogous genes were present in more than 1 block, which suggests that this genome has undergone substantial chromosome rearrangement during its evolution. Cotton, and probably Theobroma cacao, are the only sequenced plant species that possess an authentic CDN1 gene family for gossypol biosynthesis, as revealed by phylogenetic analysis.", "author" : [ { "dropping-particle" : "", "family" : "Wang", "given" : "Kunbo", "non-dropping-particle" : "", "parse-names" : false, "suffix" : "" }, { "dropping-particle" : "", "family" : "Wang", "given" : "Zhiwen", "non-dropping-particle" : "", "parse-names" : false, "suffix" : "" }, { "dropping-particle" : "", "family" : "Li", "given" : "Fuguang", "non-dropping-particle" : "", "parse-names" : false, "suffix" : "" }, { "dropping-particle" : "", "family" : "Ye", "given" : "Wuwei", "non-dropping-particle" : "", "parse-names" : false, "suffix" : "" }, { "dropping-particle" : "", "family" : "Wang", "given" : "Junyi", "non-dropping-particle" : "", "parse-names" : false, "suffix" : "" }, { "dropping-particle" : "", "family" : "Song", "given" : "Guoli", "non-dropping-particle" : "", "parse-names" : false, "suffix" : "" }, { "dropping-particle" : "", "family" : "Yue", "given" : "Zhen", "non-dropping-particle" : "", "parse-names" : false, "suffix" : "" }, { "dropping-particle" : "", "family" : "Cong", "given" : "Lin", "non-dropping-particle" : "", "parse-names" : false, "suffix" : "" }, { "dropping-particle" : "", "family" : "Shang", "given" : "Haihong", "non-dropping-particle" : "", "parse-names" : false, "suffix" : "" }, { "dropping-particle" : "", "family" : "Zhu", "given" : "Shilin", "non-dropping-particle" : "", "parse-names" : false, "suffix" : "" }, { "dropping-particle" : "", "family" : "Zou", "given" : "Changsong", "non-dropping-particle" : "", "parse-names" : false, "suffix" : "" }, { "dropping-particle" : "", "family" : "Li", "given" : "Qin", "non-dropping-particle" : "", "parse-names" : false, "suffix" : "" }, { "dropping-particle" : "", "family" : "Yuan", "given" : "Youlu", "non-dropping-particle" : "", "parse-names" : false, "suffix" : "" }, { "dropping-particle" : "", "family" : "Lu", "given" : "Cairui", "non-dropping-particle" : "", "parse-names" : false, "suffix" : "" }, { "dropping-particle" : "", "family" : "Wei", "given" : "Hengling", "non-dropping-particle" : "", "parse-names" : false, "suffix" : "" }, { "dropping-particle" : "", "family" : "Gou", "given" : "Caiyun", "non-dropping-particle" : "", "parse-names" : false, "suffix" : "" }, { "dropping-particle" : "", "family" : "Zheng", "given" : "Zequn", "non-dropping-particle" : "", "parse-names" : false, "suffix" : "" }, { "dropping-particle" : "", "family" : "Yin", "given" : "Ye", "non-dropping-particle" : "", "parse-names" : false, "suffix" : "" }, { "dropping-particle" : "", "family" : "Zhang", "given" : "Xueyan", "non-dropping-particle" : "", "parse-names" : false, "suffix" : "" }, { "dropping-particle" : "", "family" : "Liu", "given" : "Kun", "non-dropping-particle" : "", "parse-names" : false, "suffix" : "" }, { "dropping-particle" : "", "family" : "Wang", "given" : "Bo", "non-dropping-particle" : "", "parse-names" : false, "suffix" : "" }, { "dropping-particle" : "", "family" : "Song", "given" : "Chi", "non-dropping-particle" : "", "parse-names" : false, "suffix" : "" }, { "dropping-particle" : "", "family" : "Shi", "given" : "Nan", "non-dropping-particle" : "", "parse-names" : false, "suffix" : "" }, { "dropping-particle" : "", "family" : "Kohel", "given" : "Russell J", "non-dropping-particle" : "", "parse-names" : false, "suffix" : "" }, { "dropping-particle" : "", "family" : "Percy", "given" : "Richard G", "non-dropping-particle" : "", "parse-names" : false, "suffix" : "" }, { "dropping-particle" : "", "family" : "Yu", "given" : "John Z", "non-dropping-particle" : "", "parse-names" : false, "suffix" : "" }, { "dropping-particle" : "", "family" : "Zhu", "given" : "Yu-xian", "non-dropping-particle" : "", "parse-names" : false, "suffix" : "" }, { "dropping-particle" : "", "family" : "Wang", "given" : "Jun", "non-dropping-particle" : "", "parse-names" : false, "suffix" : "" }, { "dropping-particle" : "", "family" : "Yu", "given" : "Shuxun", "non-dropping-particle" : "", "parse-names" : false, "suffix" : "" } ], "container-title" : "Nature Genetics", "id" : "ITEM-1", "issue" : "10", "issued" : { "date-parts" : [ [ "2012" ] ] }, "page" : "1098-1103", "title" : "The draft genome of a diploid cotton Gossypium raimondii", "type" : "article-journal", "volume" : "44" }, "uris" : [ "http://www.mendeley.com/documents/?uuid=87c00f9b-62dc-4a09-a87f-a9f8f396c4d6" ] } ], "mendeley" : { "formattedCitation" : "&lt;sup&gt;1&lt;/sup&gt;", "plainTextFormattedCitation" : "1", "previouslyFormattedCitation" : "&lt;sup&gt;1&lt;/sup&gt;" }, "properties" : { "noteIndex" : 0 }, "schema" : "https://github.com/citation-style-language/schema/raw/master/csl-citation.json" }</w:instrText>
      </w:r>
      <w:r w:rsidR="00713285">
        <w:rPr>
          <w:i/>
        </w:rPr>
        <w:fldChar w:fldCharType="separate"/>
      </w:r>
      <w:r w:rsidR="00713285" w:rsidRPr="00713285">
        <w:rPr>
          <w:noProof/>
          <w:vertAlign w:val="superscript"/>
        </w:rPr>
        <w:t>1</w:t>
      </w:r>
      <w:r w:rsidR="00713285">
        <w:rPr>
          <w:i/>
        </w:rPr>
        <w:fldChar w:fldCharType="end"/>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values were</w:t>
      </w:r>
      <w:r w:rsidR="00D67112">
        <w:t xml:space="preserve"> </w:t>
      </w:r>
      <w:r w:rsidR="00D53B92">
        <w:t>approximately equivalent (STAT TEST HERE?)</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3854A93A" w14:textId="7A063A20" w:rsidR="00CE358F" w:rsidRDefault="00D53B92" w:rsidP="00CE358F">
      <w:r>
        <w:lastRenderedPageBreak/>
        <w:t>D</w:t>
      </w:r>
      <w:r w:rsidR="00CE358F">
        <w:t>ivergence time</w:t>
      </w:r>
      <w:r>
        <w:t>s</w:t>
      </w:r>
      <w:r w:rsidR="00CE358F">
        <w:t xml:space="preserve"> between </w:t>
      </w:r>
      <w:r w:rsidR="00CE358F" w:rsidRPr="00CE358F">
        <w:rPr>
          <w:i/>
        </w:rPr>
        <w:t>G. kirkii</w:t>
      </w:r>
      <w:r w:rsidR="00CE358F">
        <w:t xml:space="preserve"> and </w:t>
      </w:r>
      <w:r w:rsidR="00CE358F" w:rsidRPr="00CE358F">
        <w:rPr>
          <w:i/>
        </w:rPr>
        <w:t>K. drynario</w:t>
      </w:r>
      <w:r w:rsidR="002704A2">
        <w:rPr>
          <w:i/>
        </w:rPr>
        <w:t>i</w:t>
      </w:r>
      <w:r w:rsidR="00CE358F" w:rsidRPr="00CE358F">
        <w:rPr>
          <w:i/>
        </w:rPr>
        <w:t>des</w:t>
      </w:r>
      <w:r w:rsidR="00CE358F">
        <w:t xml:space="preserve"> we</w:t>
      </w:r>
      <w:r>
        <w:t xml:space="preserve">re estimated using </w:t>
      </w:r>
      <w:r w:rsidR="002704A2">
        <w:t xml:space="preserve">the </w:t>
      </w:r>
      <w:r w:rsidR="00443541">
        <w:t>evolutionary rate</w:t>
      </w:r>
      <w:r w:rsidR="002704A2">
        <w:t xml:space="preserve"> of </w:t>
      </w:r>
      <w:r w:rsidR="00D14976">
        <w:rPr>
          <w:i/>
        </w:rPr>
        <w:t>a</w:t>
      </w:r>
      <w:r w:rsidR="002704A2" w:rsidRPr="00D14976">
        <w:rPr>
          <w:i/>
        </w:rPr>
        <w:t>dhA</w:t>
      </w:r>
      <w:r w:rsidR="002704A2">
        <w:t xml:space="preserve"> from </w:t>
      </w:r>
      <w:r w:rsidR="00624C19">
        <w:t xml:space="preserve">well-represented </w:t>
      </w:r>
      <w:r w:rsidR="00920024">
        <w:t xml:space="preserve">angiosperm </w:t>
      </w:r>
      <w:r w:rsidR="00624C19">
        <w:t>lineages in the fossil record (</w:t>
      </w:r>
      <w:r w:rsidR="002704A2">
        <w:t>palms and brassica</w:t>
      </w:r>
      <w:r w:rsidR="00624C19">
        <w:t>)</w:t>
      </w:r>
      <w:r w:rsidR="002704A2">
        <w:t xml:space="preserve"> as upper- and lower-estimates, respectively</w:t>
      </w:r>
      <w:r w:rsidR="00443541">
        <w:t xml:space="preserve">. These rates have previously been used to estimate the evolutionary distance </w:t>
      </w:r>
      <w:r w:rsidR="00624C19">
        <w:t xml:space="preserve">within </w:t>
      </w:r>
      <w:r w:rsidRPr="00624C19">
        <w:rPr>
          <w:i/>
        </w:rPr>
        <w:t>Gossypieae</w:t>
      </w:r>
      <w:r w:rsidR="00D14976">
        <w:t xml:space="preserve"> and represent the highest and lowest published estimates of </w:t>
      </w:r>
      <w:r w:rsidR="00D14976" w:rsidRPr="00D53B92">
        <w:rPr>
          <w:i/>
        </w:rPr>
        <w:t>adhA</w:t>
      </w:r>
      <w:r w:rsidR="00D14976">
        <w:t xml:space="preserve"> evolution</w:t>
      </w:r>
      <w:r w:rsidR="00081FCB">
        <w:t xml:space="preserve">. </w:t>
      </w:r>
      <w:r>
        <w:t>T</w:t>
      </w:r>
      <w:r w:rsidR="00920024">
        <w:t xml:space="preserve">he </w:t>
      </w:r>
      <w:r>
        <w:t xml:space="preserve">(faster) </w:t>
      </w:r>
      <w:r w:rsidR="00AA7BE3">
        <w:t>brassica</w:t>
      </w:r>
      <w:r w:rsidR="00920024">
        <w:t xml:space="preserve"> divergence rate</w:t>
      </w:r>
      <w:r>
        <w:t xml:space="preserve"> estimates that</w:t>
      </w:r>
      <w:r w:rsidR="00920024">
        <w:t xml:space="preserve"> </w:t>
      </w:r>
      <w:r w:rsidR="00920024" w:rsidRPr="00AA7BE3">
        <w:rPr>
          <w:i/>
        </w:rPr>
        <w:t>Gossypium</w:t>
      </w:r>
      <w:r w:rsidR="00920024">
        <w:t xml:space="preserve"> diverged from </w:t>
      </w:r>
      <w:r w:rsidR="000E0CD8">
        <w:t xml:space="preserve">the </w:t>
      </w:r>
      <w:r w:rsidR="00AA7BE3" w:rsidRPr="00FC627A">
        <w:rPr>
          <w:i/>
        </w:rPr>
        <w:t>Kokia</w:t>
      </w:r>
      <w:r w:rsidR="00AA7BE3">
        <w:t xml:space="preserve"> and </w:t>
      </w:r>
      <w:r w:rsidR="00AA7BE3" w:rsidRPr="00FC627A">
        <w:rPr>
          <w:i/>
        </w:rPr>
        <w:t>Gossypioides</w:t>
      </w:r>
      <w:r w:rsidR="00AA7BE3">
        <w:t xml:space="preserve"> </w:t>
      </w:r>
      <w:r w:rsidR="000E0CD8">
        <w:t xml:space="preserve">lineage </w:t>
      </w:r>
      <w:r w:rsidR="00AA7BE3">
        <w:t xml:space="preserve">between 2.47 and 2.70 MYA, </w:t>
      </w:r>
      <w:r>
        <w:t>and the sister genera</w:t>
      </w:r>
      <w:r w:rsidR="00AA7BE3">
        <w:t xml:space="preserve"> </w:t>
      </w:r>
      <w:r w:rsidR="00AA7BE3" w:rsidRPr="00D53B92">
        <w:rPr>
          <w:i/>
        </w:rPr>
        <w:t>Kokia</w:t>
      </w:r>
      <w:r w:rsidR="00AA7BE3">
        <w:t xml:space="preserve"> and </w:t>
      </w:r>
      <w:r w:rsidR="00AA7BE3" w:rsidRPr="00FC627A">
        <w:rPr>
          <w:i/>
        </w:rPr>
        <w:t>Gossypioides</w:t>
      </w:r>
      <w:r w:rsidR="00AA7BE3">
        <w:t xml:space="preserve"> </w:t>
      </w:r>
      <w:r>
        <w:t xml:space="preserve">subsequently </w:t>
      </w:r>
      <w:r w:rsidR="00AA7BE3">
        <w:t xml:space="preserve">diverged from each other approximately 1.27 MYA. </w:t>
      </w:r>
      <w:r w:rsidR="00992F04">
        <w:t>T</w:t>
      </w:r>
      <w:r w:rsidR="00AA7BE3">
        <w:t xml:space="preserve">he </w:t>
      </w:r>
      <w:r w:rsidR="00992F04">
        <w:t>(slower) palm</w:t>
      </w:r>
      <w:r w:rsidR="00AA7BE3">
        <w:t xml:space="preserve"> divergence rate </w:t>
      </w:r>
      <w:r w:rsidR="00992F04">
        <w:t xml:space="preserve">estimates a </w:t>
      </w:r>
      <w:r w:rsidR="000E0CD8">
        <w:t xml:space="preserve">seven-fold </w:t>
      </w:r>
      <w:r w:rsidR="00992F04">
        <w:t xml:space="preserve">more distant divergence for both, </w:t>
      </w:r>
      <w:r w:rsidR="000E0CD8">
        <w:t xml:space="preserve">with </w:t>
      </w:r>
      <w:r w:rsidR="00AA7BE3">
        <w:t xml:space="preserve">the split between </w:t>
      </w:r>
      <w:r w:rsidR="00AA7BE3" w:rsidRPr="00FC627A">
        <w:rPr>
          <w:i/>
        </w:rPr>
        <w:t xml:space="preserve">Gossypium </w:t>
      </w:r>
      <w:r w:rsidR="00AA7BE3" w:rsidRPr="00FC627A">
        <w:t>and</w:t>
      </w:r>
      <w:r w:rsidR="00AA7BE3" w:rsidRPr="00FC627A">
        <w:rPr>
          <w:i/>
        </w:rPr>
        <w:t xml:space="preserve"> Gossypioides/Kokia</w:t>
      </w:r>
      <w:r w:rsidR="00992F04">
        <w:rPr>
          <w:i/>
        </w:rPr>
        <w:t xml:space="preserve"> </w:t>
      </w:r>
      <w:r w:rsidR="000E0CD8">
        <w:t>estimated at</w:t>
      </w:r>
      <w:r w:rsidR="00992F04">
        <w:t xml:space="preserve"> 14.28-15.57 MYA</w:t>
      </w:r>
      <w:r w:rsidR="00AA7BE3">
        <w:t xml:space="preserve"> and </w:t>
      </w:r>
      <w:r w:rsidR="00992F04">
        <w:t xml:space="preserve">the subsequent </w:t>
      </w:r>
      <w:r w:rsidR="00992F04" w:rsidRPr="00FC627A">
        <w:rPr>
          <w:i/>
        </w:rPr>
        <w:t>Kokia</w:t>
      </w:r>
      <w:r w:rsidR="000E0CD8">
        <w:t>/</w:t>
      </w:r>
      <w:r w:rsidR="00992F04" w:rsidRPr="00FC627A">
        <w:rPr>
          <w:i/>
        </w:rPr>
        <w:t>Gossypioides</w:t>
      </w:r>
      <w:r w:rsidR="00992F04">
        <w:t xml:space="preserve"> </w:t>
      </w:r>
      <w:r w:rsidR="000E0CD8">
        <w:t>split at</w:t>
      </w:r>
      <w:r w:rsidR="00AA7BE3">
        <w:t xml:space="preserve">approximately 7.36 MYA. </w:t>
      </w:r>
    </w:p>
    <w:p w14:paraId="46FB7814" w14:textId="77777777" w:rsidR="00AA671B" w:rsidRDefault="00AA671B"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1CB00C63"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CNV in </w:t>
      </w:r>
      <w:r w:rsidR="009E0ABD" w:rsidRPr="00564474">
        <w:rPr>
          <w:i/>
        </w:rPr>
        <w:t>G. kirkii</w:t>
      </w:r>
      <w:r>
        <w:t xml:space="preserve"> and </w:t>
      </w:r>
      <w:r w:rsidR="007E07B8">
        <w:t>2</w:t>
      </w:r>
      <w:r w:rsidR="00FC627A">
        <w:t>,</w:t>
      </w:r>
      <w:r w:rsidR="007E07B8">
        <w:t xml:space="preserve">424 </w:t>
      </w:r>
      <w:r w:rsidR="000E0CD8">
        <w:t xml:space="preserve">candidates </w:t>
      </w:r>
      <w:r>
        <w:t xml:space="preserve">indicative of possible </w:t>
      </w:r>
      <w:r w:rsidR="007E07B8">
        <w:t xml:space="preserve">CNV in </w:t>
      </w:r>
      <w:r w:rsidR="007E07B8" w:rsidRPr="00564474">
        <w:rPr>
          <w:i/>
        </w:rPr>
        <w:t>K. drynarioides</w:t>
      </w:r>
      <w:r w:rsidR="007E07B8">
        <w:t xml:space="preserve">. The remaining </w:t>
      </w:r>
      <w:r>
        <w:t xml:space="preserve">3,718 </w:t>
      </w:r>
      <w:r w:rsidR="007E07B8">
        <w:t>groups</w:t>
      </w:r>
      <w:r w:rsidR="000E0CD8">
        <w:t xml:space="preserve"> were excluded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rsidR="007E07B8">
        <w:t xml:space="preserve">. </w:t>
      </w:r>
      <w:r w:rsidR="000E0CD8">
        <w:t>W</w:t>
      </w:r>
      <w:r>
        <w:t xml:space="preserve">hile interesting </w:t>
      </w:r>
      <w:r w:rsidR="000E0CD8">
        <w:t>for future research</w:t>
      </w:r>
      <w:r>
        <w:t xml:space="preserve">, </w:t>
      </w:r>
      <w:r w:rsidR="000E0CD8">
        <w:t xml:space="preserve">these are </w:t>
      </w:r>
      <w:r>
        <w:t>beyond the scope of the present.</w:t>
      </w:r>
      <w:r w:rsidR="00564474">
        <w:t xml:space="preserve"> </w:t>
      </w:r>
    </w:p>
    <w:p w14:paraId="1DEA9A85" w14:textId="7CA2779B"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 genes gained in duplicate for </w:t>
      </w:r>
      <w:r w:rsidR="00D87FFA" w:rsidRPr="00860B13">
        <w:rPr>
          <w:i/>
        </w:rPr>
        <w:t>K. drynarioides</w:t>
      </w:r>
      <w:r w:rsidR="00D87FFA">
        <w:t xml:space="preserve"> (two genes gained in the same orthologous group) was almost twice the amount of genes gaining only one copy (</w:t>
      </w:r>
      <w:r w:rsidR="006075C9">
        <w:t xml:space="preserve">represented by </w:t>
      </w:r>
      <w:r w:rsidR="00D87FFA">
        <w:t>200 vs 260</w:t>
      </w:r>
      <w:r w:rsidR="006075C9">
        <w:t xml:space="preserve"> groups</w:t>
      </w:r>
      <w:r w:rsidR="00D87FFA">
        <w:t>, respectively).</w:t>
      </w:r>
    </w:p>
    <w:p w14:paraId="037299D9" w14:textId="77777777" w:rsidR="00D87FFA" w:rsidRDefault="00D87FFA" w:rsidP="00CE358F"/>
    <w:p w14:paraId="58A01E28" w14:textId="62E8408D" w:rsidR="005C5E71" w:rsidRDefault="00D87FFA" w:rsidP="00EB39D9">
      <w:r>
        <w:t xml:space="preserve">Because </w:t>
      </w:r>
      <w:r w:rsidR="00B36A22">
        <w:t>overlooked</w:t>
      </w:r>
      <w:r w:rsidR="00B36A22">
        <w:t xml:space="preserve"> </w:t>
      </w:r>
      <w:r>
        <w:t xml:space="preserve">annotations affect our ability to infer CNV events, we evaluated each genome for </w:t>
      </w:r>
      <w:r w:rsidR="00B07CEC">
        <w:t xml:space="preserve">a subset of </w:t>
      </w:r>
      <w:r>
        <w:t>the “missing” annotations</w:t>
      </w:r>
      <w:r w:rsidR="00B07CEC">
        <w:t xml:space="preserve"> using only the most simplistic 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thos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HAT %) were recovered from the gene-masked genome sequence</w:t>
      </w:r>
      <w:r w:rsidR="00BF58DD">
        <w:t>s</w:t>
      </w:r>
      <w:r w:rsidR="00B07CEC">
        <w:t xml:space="preserve"> (see methods), and in most cases, the predicted protein sequence was non-</w:t>
      </w:r>
      <w:commentRangeStart w:id="3"/>
      <w:r w:rsidR="00B07CEC">
        <w:t>viable</w:t>
      </w:r>
      <w:commentRangeEnd w:id="3"/>
      <w:r w:rsidR="00B07CEC">
        <w:rPr>
          <w:rStyle w:val="CommentReference"/>
        </w:rPr>
        <w:commentReference w:id="3"/>
      </w:r>
      <w:r w:rsidR="00B07CEC">
        <w:t xml:space="preserve"> (MAKE A TABL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 xml:space="preserve">models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indicative of either missed </w:t>
      </w:r>
      <w:r w:rsidR="00B36A22">
        <w:lastRenderedPageBreak/>
        <w:t>annotations or deleted genes whose basic sequence remains detectable by the alignment methods used here (i.e., recent deletions).</w:t>
      </w:r>
    </w:p>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32DDEA60"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Renny-Byfield, 2016 #74}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74,001 clusters</w:t>
      </w:r>
      <w:r w:rsidR="00D450C0">
        <w:t xml:space="preserve"> (n &gt;2 reads)</w:t>
      </w:r>
      <w:r>
        <w:t>.</w:t>
      </w:r>
      <w:r w:rsidR="00D450C0">
        <w:t xml:space="preserve"> Because the smallest clusters are neither informative nor reliable</w:t>
      </w:r>
      <w:r>
        <w:t xml:space="preserve"> </w:t>
      </w:r>
      <w:r w:rsidR="00D450C0">
        <w:t xml:space="preserve">indicators of repetitiveness, we chose to annotate only those clusters composed of greater than 0.01% of the total reads input (=201 reads), resulting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 (cotton_cutoff.png).</w:t>
      </w:r>
      <w:r w:rsidR="009B27AB">
        <w:t xml:space="preserve">  </w:t>
      </w:r>
    </w:p>
    <w:p w14:paraId="47488471" w14:textId="01A6FFB1" w:rsidR="0090141E" w:rsidRPr="0060105F" w:rsidRDefault="00B31AD7" w:rsidP="0008561B">
      <w:r>
        <w:t xml:space="preserve">Despite identically 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although this lacks statistical significance.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despite the</w:t>
      </w:r>
      <w:r>
        <w:t xml:space="preserve"> intergeneric </w:t>
      </w:r>
      <w:r w:rsidR="0060105F">
        <w:t>comparison</w:t>
      </w:r>
      <w:r>
        <w:t xml:space="preserve">. </w:t>
      </w:r>
      <w:r w:rsidR="0060105F">
        <w:t xml:space="preserve">Interspecies (intragenus) repetitive profiles for those </w:t>
      </w:r>
      <w:r w:rsidR="0060105F">
        <w:rPr>
          <w:i/>
        </w:rPr>
        <w:t>Gossypium</w:t>
      </w:r>
      <w:r w:rsidR="0060105F">
        <w:t xml:space="preserve"> species present in the analysis showed a different pattern, whereby the basally divergent </w:t>
      </w:r>
      <w:r w:rsidR="0060105F">
        <w:rPr>
          <w:i/>
        </w:rPr>
        <w:t>G. raimondii</w:t>
      </w:r>
      <w:r w:rsidR="0060105F">
        <w:t xml:space="preserve"> compared to either A-genome species (i.e., </w:t>
      </w:r>
      <w:r w:rsidR="0060105F">
        <w:rPr>
          <w:i/>
        </w:rPr>
        <w:t>G. herbaceum</w:t>
      </w:r>
      <w:r w:rsidR="0060105F">
        <w:t xml:space="preserve"> and </w:t>
      </w:r>
      <w:r w:rsidR="0060105F">
        <w:rPr>
          <w:i/>
        </w:rPr>
        <w:t>G. arboreum</w:t>
      </w:r>
      <w:r w:rsidR="0060105F">
        <w:t>) shows a highly distinct repetitive profile</w:t>
      </w:r>
      <w:r w:rsidR="00B23847">
        <w:t xml:space="preserve"> (p &lt;0.05)</w:t>
      </w:r>
      <w:r w:rsidR="0060105F">
        <w:t>, although, notably, the sister A-genome species are not distinct (see discussion).</w:t>
      </w:r>
    </w:p>
    <w:p w14:paraId="6F7F38D6" w14:textId="17C16532" w:rsidR="00B31AD7" w:rsidRDefault="0060105F" w:rsidP="0008561B">
      <w:r>
        <w:t xml:space="preserve">To ascertain the extent of the differences between </w:t>
      </w:r>
      <w:r>
        <w:rPr>
          <w:i/>
        </w:rPr>
        <w:t xml:space="preserve">K. drynarioides </w:t>
      </w:r>
      <w:r>
        <w:t xml:space="preserve">and </w:t>
      </w:r>
      <w:r>
        <w:rPr>
          <w:i/>
        </w:rPr>
        <w:t xml:space="preserve">G. </w:t>
      </w:r>
      <w:r w:rsidRPr="00B31AD7">
        <w:rPr>
          <w:i/>
        </w:rPr>
        <w:t>kirkii</w:t>
      </w:r>
      <w:r>
        <w:t xml:space="preserve">, we </w:t>
      </w:r>
      <w:r w:rsidR="00B23847">
        <w:t>considered the possibility that while the overall repetitive profiles may not be significantly different, individual clusters may be. Toward this end, we conducted a chi</w:t>
      </w:r>
      <w:r w:rsidR="00B23847" w:rsidRPr="00B23847">
        <w:rPr>
          <w:vertAlign w:val="superscript"/>
        </w:rPr>
        <w:t>2</w:t>
      </w:r>
      <w:r w:rsidR="00B23847">
        <w:t xml:space="preserve"> test of 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E34B06">
        <w:t>; Table Abundance</w:t>
      </w:r>
      <w:r w:rsidR="00B23847">
        <w:t xml:space="preserve">). Because these differentially abundant clusters could represent </w:t>
      </w:r>
      <w:r w:rsidR="00A227DD">
        <w:t xml:space="preserve">differences in </w:t>
      </w:r>
      <w:r w:rsidR="00B23847">
        <w:t xml:space="preserve">either proliferation or </w:t>
      </w:r>
      <w:r w:rsidR="00A227DD">
        <w:t>decay/removal, we gauged the relative age of each cluster based of the method of Ferreira de Carvalho (2016). This analysis attempts to characterize the age of each cluster based on the distinctiveness of the reads which comprise the cluster; that is, younger clusters will have reads that are highly similar, whereas older clusters will have reads that show a number of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bundance)</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p>
    <w:p w14:paraId="7B8C7990" w14:textId="0A180EEE" w:rsidR="00FD66E0" w:rsidRDefault="00E34B06" w:rsidP="0008561B">
      <w:r>
        <w:t xml:space="preserve">Most of the clusters were broadly annotated as belonging to the </w:t>
      </w:r>
      <w:r w:rsidRPr="00E34B06">
        <w:rPr>
          <w:i/>
        </w:rPr>
        <w:t>Ty3/gypsy</w:t>
      </w:r>
      <w:r>
        <w:t xml:space="preserve"> superfamily, a result not surprising for a plant lineage (Figure Amounts). Overall, gypsy elements comprise </w:t>
      </w:r>
      <w:r w:rsidR="00254877">
        <w:t>77.6</w:t>
      </w:r>
      <w:r>
        <w:t xml:space="preserve"> </w:t>
      </w:r>
      <w:r w:rsidR="00254877">
        <w:t>and</w:t>
      </w:r>
      <w:r>
        <w:t xml:space="preserve"> </w:t>
      </w:r>
      <w:r w:rsidR="00254877">
        <w:t>76 Mb</w:t>
      </w:r>
      <w:r>
        <w:t xml:space="preserve"> of the </w:t>
      </w:r>
      <w:r>
        <w:rPr>
          <w:i/>
        </w:rPr>
        <w:lastRenderedPageBreak/>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comprising the next most abundant repeats and comprising 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51282F">
        <w:rPr>
          <w:i/>
        </w:rPr>
        <w:t>except</w:t>
      </w:r>
      <w:r w:rsidR="0051282F">
        <w:t xml:space="preserve"> the predicted non-LTR retroposons, in which these two species had comparable or slightly greater occupation as the cotton species, which possess 2-3x larger genomes</w:t>
      </w:r>
      <w:r w:rsidR="0008561B">
        <w:t xml:space="preserve"> (Figure Abundance)</w:t>
      </w:r>
      <w:r w:rsidR="0051282F">
        <w:t xml:space="preserve">. </w:t>
      </w:r>
      <w:r w:rsidR="00961765">
        <w:t>This difference is due to the sole</w:t>
      </w:r>
      <w:r w:rsidR="0051282F">
        <w:t xml:space="preserve"> retroposon clusters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 proliferation in both species. Furthermore, the cluster shows differential abundance between the two species, suggesting that either the proliferation began prior to species divergence and continued with varying success afterwards, or 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16F65D21"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xml:space="preserve">, as well as three cotton representatives as outgroup species (i.e, </w:t>
      </w:r>
      <w:r>
        <w:rPr>
          <w:i/>
        </w:rPr>
        <w:t>Gossypium raimondii</w:t>
      </w:r>
      <w:r>
        <w:t xml:space="preserve">, </w:t>
      </w:r>
      <w:r>
        <w:rPr>
          <w:i/>
        </w:rPr>
        <w:t>G. arboreum</w:t>
      </w:r>
      <w:r>
        <w:t xml:space="preserve">, and </w:t>
      </w:r>
      <w:r>
        <w:rPr>
          <w:i/>
        </w:rPr>
        <w:t>G. herbaceum</w:t>
      </w:r>
      <w:r>
        <w:t>).</w:t>
      </w:r>
      <w:r w:rsidR="004356A0">
        <w:t xml:space="preserve"> Patterns of both growth and reduction were recovered in these (Figure_grid.anc.png), sometimes within the same cluster. For example, the repeat represented by cluster 162 has experienced growth 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it at different rates. Finally, a </w:t>
      </w:r>
      <w:r w:rsidR="00562B01">
        <w:t xml:space="preserve">large </w:t>
      </w:r>
      <w:r w:rsidR="004356A0">
        <w:t xml:space="preserve">subset of the repeat clusters </w:t>
      </w:r>
      <w:r w:rsidR="00562B01">
        <w:t xml:space="preserve">(20/22) </w:t>
      </w:r>
      <w:r w:rsidR="004356A0">
        <w:t xml:space="preserve">show gain in one lineage (e.g., </w:t>
      </w:r>
      <w:r w:rsidR="004356A0">
        <w:rPr>
          <w:i/>
        </w:rPr>
        <w:t>G. kirkii</w:t>
      </w:r>
      <w:r w:rsidR="004356A0">
        <w:t xml:space="preserve">) dovetailed with loss in the other lineage (e.g., </w:t>
      </w:r>
      <w:r w:rsidR="004356A0">
        <w:rPr>
          <w:i/>
        </w:rPr>
        <w:t>K. drynarioides</w:t>
      </w:r>
      <w:r w:rsidR="004356A0">
        <w:t xml:space="preserve">) to produce differentially abundant clusters (Figure_grid.anc.png; see cluster 141 for example). </w:t>
      </w:r>
      <w:r w:rsidR="00562B01">
        <w:t>Given the evolutionary time associated with these divergences, this likely reflects biological reality, i.e., release from suppression in the growing lineage and/or new/stronger silencing in the contracting lineage</w:t>
      </w:r>
      <w:r w:rsidR="00E051EB">
        <w:t>.</w:t>
      </w:r>
      <w:r w:rsidR="00EA6B78">
        <w:t xml:space="preserve"> In congruence with their static genome sizes, no </w:t>
      </w:r>
      <w:r w:rsidR="004D6D7A">
        <w:t xml:space="preserve">lineage </w:t>
      </w:r>
      <w:r w:rsidR="00EA6B78">
        <w:t xml:space="preserve">bias </w:t>
      </w:r>
      <w:r w:rsidR="004D6D7A">
        <w:t xml:space="preserve">was observed for </w:t>
      </w:r>
      <w:r w:rsidR="00EA6B78">
        <w:t>grow</w:t>
      </w:r>
      <w:r w:rsidR="004D6D7A">
        <w:t>th</w:t>
      </w:r>
      <w:r w:rsidR="00EA6B78">
        <w:t xml:space="preserve"> 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5BC6034E" w:rsidR="00BA2CAA" w:rsidRPr="00412C2F" w:rsidRDefault="00BA2CAA" w:rsidP="00A06560">
      <w:r>
        <w:t xml:space="preserve">To further explore sequence gain and loss in these two genera, 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only when the one taxon shared the reference state with </w:t>
      </w:r>
      <w:r>
        <w:rPr>
          <w:i/>
        </w:rPr>
        <w:t>G. raimondii</w:t>
      </w:r>
      <w:r>
        <w:t xml:space="preserve"> and the other had a state of a different length.</w:t>
      </w:r>
      <w:r w:rsidR="003D448E">
        <w:t xml:space="preserve"> All indels site must be classified as homozygous (e.g., 0/0 or 1/1, etc), to remove ambiguity.</w:t>
      </w:r>
      <w:r>
        <w:t xml:space="preserve"> </w:t>
      </w:r>
      <w:r w:rsidR="00A06560">
        <w:rPr>
          <w:i/>
        </w:rPr>
        <w:t>K. drynarioides</w:t>
      </w:r>
      <w:r w:rsidR="00A06560">
        <w:t xml:space="preserve"> exhibited a greater number of both insertions and deletions; that is, of the 490,591 indels that passed our 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net consequence of these small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 xml:space="preserve">kb. </w:t>
      </w:r>
      <w:r w:rsidR="00B32909">
        <w:t xml:space="preserve">The distribution of insertions and </w:t>
      </w:r>
      <w:r w:rsidR="00B32909">
        <w:lastRenderedPageBreak/>
        <w:t>deletions across each chromosome was roughly even for both taxa, with up to a two-fold difference in indel number across chromosomes</w:t>
      </w:r>
      <w:r w:rsidR="00772F9D">
        <w:t xml:space="preserve"> (Figure_circos.png)</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3E50883"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other early evolutionary biologists.</w:t>
      </w:r>
      <w:r w:rsidR="007314BA">
        <w:t xml:space="preserve"> The tribe </w:t>
      </w:r>
      <w:r w:rsidR="007314BA">
        <w:rPr>
          <w:i/>
        </w:rPr>
        <w:t>Gossypieae</w:t>
      </w:r>
      <w:r w:rsidR="007314BA">
        <w:t xml:space="preserve"> is characterized by such dispersals</w:t>
      </w:r>
      <w:r w:rsidR="006654CA">
        <w:t>, ultimately</w:t>
      </w:r>
      <w:r w:rsidR="007314BA">
        <w:t xml:space="preserve"> achiev</w:t>
      </w:r>
      <w:r w:rsidR="006654CA">
        <w:t>ing</w:t>
      </w:r>
      <w:r w:rsidR="007314BA">
        <w:t xml:space="preserve"> </w:t>
      </w:r>
      <w:r w:rsidR="006654CA">
        <w:t>worldwide</w:t>
      </w:r>
      <w:r w:rsidR="007314BA">
        <w:t xml:space="preserve"> distribution on all tropical and subtropical-inclusive continents. Most </w:t>
      </w:r>
      <w:r w:rsidR="007314BA">
        <w:rPr>
          <w:i/>
        </w:rPr>
        <w:t>Gossypieae</w:t>
      </w:r>
      <w:r w:rsidR="007314BA">
        <w:t xml:space="preserve"> genera, save for the eponymous </w:t>
      </w:r>
      <w:r w:rsidR="007314BA">
        <w:rPr>
          <w:i/>
        </w:rPr>
        <w:t>Gossypium</w:t>
      </w:r>
      <w:r w:rsidR="006654CA">
        <w:t xml:space="preserve"> (cotton genus)</w:t>
      </w:r>
      <w:r w:rsidR="007314BA">
        <w:t xml:space="preserve">, have </w:t>
      </w:r>
      <w:r w:rsidR="006654CA">
        <w:t xml:space="preserve">been grossly understudied except as each pertains to the evolution of </w:t>
      </w:r>
      <w:r w:rsidR="006654CA" w:rsidRPr="00EA4D66">
        <w:t>cotton</w:t>
      </w:r>
      <w:r w:rsidR="006654CA">
        <w:t xml:space="preserve">. Here we present </w:t>
      </w:r>
      <w:r w:rsidR="00BE6E3C">
        <w:t xml:space="preserve">a preliminary comparative analysis </w:t>
      </w:r>
      <w:r w:rsidR="006654CA">
        <w:t xml:space="preserve">for the outgroup </w:t>
      </w:r>
      <w:r w:rsidR="00BA2CAA">
        <w:t>genera</w:t>
      </w:r>
      <w:r w:rsidR="006654CA">
        <w:t xml:space="preserve"> to </w:t>
      </w:r>
      <w:r w:rsidR="006654CA">
        <w:rPr>
          <w:i/>
        </w:rPr>
        <w:t>Gossypium</w:t>
      </w:r>
      <w:r w:rsidR="006654CA">
        <w:t xml:space="preserve">, </w:t>
      </w:r>
      <w:r w:rsidR="001A3EAE">
        <w:t>which together provide insight into the interesting biogeographic history of these genera and their equivocality as outgroups in studying the evolution of the cotton genus.</w:t>
      </w:r>
    </w:p>
    <w:p w14:paraId="0D9ABE16" w14:textId="57315694" w:rsidR="00053C17" w:rsidRDefault="00796ACC" w:rsidP="00E32093">
      <w:r>
        <w:t xml:space="preserve">Interest in the sister genera of </w:t>
      </w:r>
      <w:r>
        <w:rPr>
          <w:i/>
        </w:rPr>
        <w:t>Kokia</w:t>
      </w:r>
      <w:r>
        <w:t xml:space="preserve"> and </w:t>
      </w:r>
      <w:r>
        <w:rPr>
          <w:i/>
        </w:rPr>
        <w:t>Gossypioides</w:t>
      </w:r>
      <w:r>
        <w:t xml:space="preserve"> stems largely from their close evolutionary relationship to the cotton genus (although </w:t>
      </w:r>
      <w:r>
        <w:rPr>
          <w:i/>
        </w:rPr>
        <w:t>Kokia</w:t>
      </w:r>
      <w:r>
        <w:t xml:space="preserve"> is an important member of Hawaiian forest communities; see introduction). </w:t>
      </w:r>
      <w:r w:rsidR="00E32093">
        <w:t xml:space="preserve">Initial </w:t>
      </w:r>
      <w:r>
        <w:t>divergence</w:t>
      </w:r>
      <w:r w:rsidR="00E32093">
        <w:t xml:space="preserve"> estimates placed the most recent common ancestor of </w:t>
      </w:r>
      <w:r w:rsidR="00E32093" w:rsidRPr="00860B13">
        <w:rPr>
          <w:i/>
        </w:rPr>
        <w:t>Gossypium</w:t>
      </w:r>
      <w:r w:rsidR="00E32093">
        <w:t xml:space="preserve"> </w:t>
      </w:r>
      <w:r>
        <w:t xml:space="preserve">and </w:t>
      </w:r>
      <w:r w:rsidR="00E32093" w:rsidRPr="00860B13">
        <w:rPr>
          <w:i/>
        </w:rPr>
        <w:t>Gossypioides</w:t>
      </w:r>
      <w:r>
        <w:t>/</w:t>
      </w:r>
      <w:r w:rsidR="00E32093" w:rsidRPr="00860B13">
        <w:rPr>
          <w:i/>
        </w:rPr>
        <w:t>Kokia</w:t>
      </w:r>
      <w:r w:rsidR="00E32093">
        <w:t xml:space="preserve"> at approximately 10-15 </w:t>
      </w:r>
      <w:r>
        <w:t>million years before present (</w:t>
      </w:r>
      <w:r>
        <w:t>MY</w:t>
      </w:r>
      <w:r>
        <w:t>BP)</w:t>
      </w:r>
      <w:r w:rsidR="00E32093">
        <w:t xml:space="preserve">, and </w:t>
      </w:r>
      <w:r>
        <w:t xml:space="preserve">the </w:t>
      </w:r>
      <w:r w:rsidR="00E32093" w:rsidRPr="00860B13">
        <w:rPr>
          <w:i/>
        </w:rPr>
        <w:t>Kokia</w:t>
      </w:r>
      <w:r w:rsidR="00E32093">
        <w:t xml:space="preserve"> </w:t>
      </w:r>
      <w:r>
        <w:t xml:space="preserve">versus </w:t>
      </w:r>
      <w:r w:rsidR="00E32093" w:rsidRPr="00860B13">
        <w:rPr>
          <w:i/>
        </w:rPr>
        <w:t>Gossypioides</w:t>
      </w:r>
      <w:r w:rsidR="00E32093">
        <w:t xml:space="preserve"> </w:t>
      </w:r>
      <w:r>
        <w:t xml:space="preserve">split </w:t>
      </w:r>
      <w:r w:rsidR="00E32093">
        <w:t xml:space="preserve">in the Pliocene </w:t>
      </w:r>
      <w:r w:rsidR="00053C17">
        <w:t xml:space="preserve">at </w:t>
      </w:r>
      <w:r w:rsidR="00E32093">
        <w:t>approximately 3</w:t>
      </w:r>
      <w:r>
        <w:t>-5</w:t>
      </w:r>
      <w:r w:rsidR="00E32093">
        <w:t xml:space="preserve"> MYA</w:t>
      </w:r>
      <w:r w:rsidR="00E32093">
        <w:fldChar w:fldCharType="begin" w:fldLock="1"/>
      </w:r>
      <w:r w:rsidR="00E32093">
        <w:instrText>ADDIN CSL_CITATION { "citationItems" : [ { "id" : "ITEM-1", "itemData" : { "author" : [ { "dropping-particle" : "", "family" : "Seelanan", "given" : "Tosak", "non-dropping-particle" : "", "parse-names" : false, "suffix" : "" }, { "dropping-particle" : "", "family" : "Schnabel", "given" : "Andrew", "non-dropping-particle" : "", "parse-names" : false, "suffix" : "" }, { "dropping-particle" : "", "family" : "Wendel", "given" : "Jonathan F.", "non-dropping-particle" : "", "parse-names" : false, "suffix" : "" } ], "container-title" : "American Society of Plant Taxonimists", "id" : "ITEM-1", "issue" : "2", "issued" : { "date-parts" : [ [ "1997" ] ] }, "page" : "259-290", "publisher" : "American Society of Plant Taxonimists", "title" : "Congruence and Consensus in the Cotton Tribe (Malvaceae)", "type" : "article-journal", "volume" : "22" }, "uris" : [ "http://www.mendeley.com/documents/?uuid=6c98e234-9da0-4f2d-b1e3-c53b98348f4c" ] } ], "mendeley" : { "formattedCitation" : "&lt;sup&gt;2&lt;/sup&gt;", "plainTextFormattedCitation" : "2" }, "properties" : { "noteIndex" : 0 }, "schema" : "https://github.com/citation-style-language/schema/raw/master/csl-citation.json" }</w:instrText>
      </w:r>
      <w:r w:rsidR="00E32093">
        <w:fldChar w:fldCharType="separate"/>
      </w:r>
      <w:r w:rsidR="00E32093" w:rsidRPr="009C622D">
        <w:rPr>
          <w:noProof/>
          <w:vertAlign w:val="superscript"/>
        </w:rPr>
        <w:t>2</w:t>
      </w:r>
      <w:r w:rsidR="00E32093">
        <w:fldChar w:fldCharType="end"/>
      </w:r>
      <w:r>
        <w:t xml:space="preserve"> (citation, citation)</w:t>
      </w:r>
      <w:r w:rsidR="00E32093">
        <w:t xml:space="preserve">. </w:t>
      </w:r>
      <w:r w:rsidR="00053C17">
        <w:t>These initial estimates used 12 loci (11 nuclear) to provide the foundation for cotton evolutionary research over the past several decades; however, the ability to address equivalence in evolutionary rates between the two has been lacking until recently.</w:t>
      </w:r>
    </w:p>
    <w:p w14:paraId="22A7510F" w14:textId="2F276188" w:rsidR="00E32093" w:rsidRDefault="00053C17" w:rsidP="00E32093">
      <w:r>
        <w:t xml:space="preserve">Here we present </w:t>
      </w:r>
      <w:r w:rsidR="000E50F2">
        <w:t xml:space="preserve">a </w:t>
      </w:r>
      <w:r w:rsidR="00E32093">
        <w:t xml:space="preserve">robust </w:t>
      </w:r>
      <w:r>
        <w:t xml:space="preserve">molecular </w:t>
      </w:r>
      <w:r w:rsidR="00E32093">
        <w:t xml:space="preserve">analysis using 12,175 nuclear genes </w:t>
      </w:r>
      <w:r>
        <w:t xml:space="preserve">to confirm </w:t>
      </w:r>
      <w:r w:rsidR="00E32093">
        <w:t xml:space="preserve">that the synonymous substitution rate is roughly </w:t>
      </w:r>
      <w:r>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E32093">
        <w:t>, suggesting that</w:t>
      </w:r>
      <w:r w:rsidR="000E50F2">
        <w:t xml:space="preserve">, despite their disjunct geographic distribution and the known significant founder effect on the Hawaiian </w:t>
      </w:r>
      <w:r w:rsidR="000E50F2">
        <w:rPr>
          <w:i/>
        </w:rPr>
        <w:t>Kokia</w:t>
      </w:r>
      <w:r w:rsidR="000E50F2">
        <w:t xml:space="preserve"> species,</w:t>
      </w:r>
      <w:r w:rsidR="00E32093">
        <w:t xml:space="preserve"> either </w:t>
      </w:r>
      <w:r>
        <w:t xml:space="preserve">(1) </w:t>
      </w:r>
      <w:r w:rsidR="00E32093">
        <w:t xml:space="preserve">there are no large 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w:t>
      </w:r>
      <w:r w:rsidR="00A00C45">
        <w:t xml:space="preserve">(2) </w:t>
      </w:r>
      <w:r w:rsidR="00E32093">
        <w:t xml:space="preserve">that </w:t>
      </w:r>
      <w:r w:rsidR="00A00C45">
        <w:t xml:space="preserve">any </w:t>
      </w:r>
      <w:r w:rsidR="00E32093">
        <w:t>differences are reciprocal in their effect on the synonymous substitution rate</w:t>
      </w:r>
      <w:r w:rsidR="00A00C45">
        <w:t>. In contrast to</w:t>
      </w:r>
      <w:r w:rsidR="00E32093">
        <w:t xml:space="preserve"> previous analyses</w:t>
      </w:r>
      <w:r w:rsidR="0011463B">
        <w:t>, however,</w:t>
      </w:r>
      <w:r w:rsidR="000E50F2">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ancestor occurred approximately </w:t>
      </w:r>
      <w:r w:rsidR="00E32093">
        <w:t xml:space="preserve">twice as long ago as the divergence of </w:t>
      </w:r>
      <w:r w:rsidR="0011463B">
        <w:t>those two sister genera</w:t>
      </w:r>
      <w:r w:rsidR="00E32093">
        <w:t xml:space="preserve">. </w:t>
      </w:r>
      <w:r w:rsidR="006D702F">
        <w:t>Although</w:t>
      </w:r>
      <w:r w:rsidR="006D702F">
        <w:t xml:space="preserve"> </w:t>
      </w:r>
      <w:r w:rsidR="00E32093">
        <w:t xml:space="preserve">we present </w:t>
      </w:r>
      <w:r w:rsidR="006D702F">
        <w:t xml:space="preserve">a </w:t>
      </w:r>
      <w:r w:rsidR="0084403D">
        <w:t xml:space="preserve">wide </w:t>
      </w:r>
      <w:r w:rsidR="006D702F">
        <w:t xml:space="preserve">range in </w:t>
      </w:r>
      <w:r w:rsidR="00E32093">
        <w:t xml:space="preserve">divergence estimates using evolutionary rates from </w:t>
      </w:r>
      <w:r w:rsidR="006D702F">
        <w:t xml:space="preserve">both </w:t>
      </w:r>
      <w:r w:rsidR="00E32093">
        <w:t xml:space="preserve">brassica and palms, we presume the true divergence estimate of Gossypieae is closer to that of the palms </w:t>
      </w:r>
      <w:r w:rsidR="0084403D">
        <w:t xml:space="preserve">due to the similar demographic characteristics (e.g., long-lived trees). Our </w:t>
      </w:r>
      <w:r w:rsidR="00E32093">
        <w:t xml:space="preserve">estimate </w:t>
      </w:r>
      <w:r w:rsidR="0084403D">
        <w:t xml:space="preserve">of </w:t>
      </w:r>
      <w:r w:rsidR="00E32093">
        <w:t xml:space="preserve">14.28-15.57 MYA between </w:t>
      </w:r>
      <w:r w:rsidR="00E32093" w:rsidRPr="00166A71">
        <w:rPr>
          <w:i/>
        </w:rPr>
        <w:t>G. raimondii</w:t>
      </w:r>
      <w:r w:rsidR="00E32093">
        <w:t xml:space="preserve"> and </w:t>
      </w:r>
      <w:r w:rsidR="00E32093" w:rsidRPr="00166A71">
        <w:rPr>
          <w:i/>
        </w:rPr>
        <w:t>G. kirkii</w:t>
      </w:r>
      <w:r w:rsidR="00E32093">
        <w:t>/</w:t>
      </w:r>
      <w:r w:rsidR="00E32093" w:rsidRPr="00166A71">
        <w:rPr>
          <w:i/>
        </w:rPr>
        <w:t>K. drynarioides</w:t>
      </w:r>
      <w:r w:rsidR="0084403D">
        <w:rPr>
          <w:i/>
        </w:rPr>
        <w:t xml:space="preserve"> </w:t>
      </w:r>
      <w:r w:rsidR="0084403D">
        <w:t xml:space="preserve">is similar to previous estimates; however, our estimate that </w:t>
      </w:r>
      <w:r w:rsidR="00E32093" w:rsidRPr="00166A71">
        <w:rPr>
          <w:i/>
        </w:rPr>
        <w:t>K. drynarioides</w:t>
      </w:r>
      <w:r w:rsidR="00E32093">
        <w:t xml:space="preserve">, </w:t>
      </w:r>
      <w:r w:rsidR="0084403D">
        <w:t xml:space="preserve">the </w:t>
      </w:r>
      <w:r w:rsidR="00E32093">
        <w:t xml:space="preserve">Hawaiian endemic, diverged from </w:t>
      </w:r>
      <w:r w:rsidR="00E32093" w:rsidRPr="00166A71">
        <w:rPr>
          <w:i/>
        </w:rPr>
        <w:t>G. kirkii</w:t>
      </w:r>
      <w:r w:rsidR="00E32093">
        <w:t xml:space="preserve"> approximately 7.36 MYA, </w:t>
      </w:r>
      <w:r w:rsidR="0084403D">
        <w:t xml:space="preserve">is not only older than the previous range, but is also </w:t>
      </w:r>
      <w:r w:rsidR="00E32093">
        <w:t>well before the emergence of the Hawaiian Islands</w:t>
      </w:r>
      <w:r w:rsidR="0084403D">
        <w:t xml:space="preserve"> (ca 3 MYA)</w:t>
      </w:r>
      <w:r w:rsidR="00E32093">
        <w:t>. Because a signature trait of the Gossypieae tribe is multiple trans-oceanic dispersals, it is not unreasonable to surmise that</w:t>
      </w:r>
      <w:r w:rsidR="0084403D">
        <w:t xml:space="preserve"> </w:t>
      </w:r>
      <w:r w:rsidR="00E32093">
        <w:t xml:space="preserve">the evolutionary history of </w:t>
      </w:r>
      <w:r w:rsidR="00E32093" w:rsidRPr="00166A71">
        <w:rPr>
          <w:i/>
        </w:rPr>
        <w:t>Kokia</w:t>
      </w:r>
      <w:r w:rsidR="00E32093">
        <w:t xml:space="preserve"> may include multiple trans-oceanic voyages before its arrival in the Hawaiian Islands while undergoing local extinction at any intermediary locales</w:t>
      </w:r>
      <w:r w:rsidR="0084403D">
        <w:t xml:space="preserve"> thereby</w:t>
      </w:r>
      <w:r w:rsidR="00E32093">
        <w:t xml:space="preserve"> restricting its current ecological distribution to Hawaii. </w:t>
      </w:r>
    </w:p>
    <w:p w14:paraId="6C143078" w14:textId="35286743" w:rsidR="002E5EBD" w:rsidRPr="00860B13" w:rsidRDefault="006667BE" w:rsidP="00EA4D66">
      <w:pPr>
        <w:autoSpaceDE w:val="0"/>
        <w:autoSpaceDN w:val="0"/>
        <w:adjustRightInd w:val="0"/>
        <w:spacing w:after="0" w:line="240" w:lineRule="auto"/>
      </w:pPr>
      <w:r>
        <w:lastRenderedPageBreak/>
        <w:t xml:space="preserve">Regardless of our accuracy with respect to absolute time, it is clear that </w:t>
      </w:r>
      <w:r w:rsidRPr="00860B13">
        <w:t xml:space="preserve">the divergence between </w:t>
      </w:r>
      <w:r w:rsidRPr="00860B13">
        <w:rPr>
          <w:i/>
        </w:rPr>
        <w:t>Gossypium</w:t>
      </w:r>
      <w:r w:rsidRPr="00860B13">
        <w:t xml:space="preserve"> and </w:t>
      </w:r>
      <w:r>
        <w:t>that of</w:t>
      </w:r>
      <w:r w:rsidRPr="00860B13">
        <w:t xml:space="preserve"> </w:t>
      </w:r>
      <w:r w:rsidRPr="00A85677">
        <w:rPr>
          <w:i/>
        </w:rPr>
        <w:t>Kokia</w:t>
      </w:r>
      <w:r w:rsidR="00C6750F">
        <w:t xml:space="preserve"> from </w:t>
      </w:r>
      <w:r w:rsidRPr="00A85677">
        <w:rPr>
          <w:i/>
        </w:rPr>
        <w:t>Gossypioides</w:t>
      </w:r>
      <w:r w:rsidRPr="00860B13">
        <w:t xml:space="preserve"> is closer than previously reported.</w:t>
      </w:r>
      <w:r>
        <w:t xml:space="preserve"> While indicating a longer time of independent evolution for each sister genus, this is of little consequence in selecting an outgroup for </w:t>
      </w:r>
      <w:r>
        <w:rPr>
          <w:i/>
        </w:rPr>
        <w:t>Gossypium</w:t>
      </w:r>
      <w:r>
        <w:t xml:space="preserve">. </w:t>
      </w:r>
      <w:r w:rsidR="00C6750F">
        <w:t xml:space="preserve">Furthermore, despite the demographic history of </w:t>
      </w:r>
      <w:r w:rsidR="00C6750F" w:rsidRPr="00860B13">
        <w:rPr>
          <w:i/>
        </w:rPr>
        <w:t>Kokia</w:t>
      </w:r>
      <w:r w:rsidR="00C6750F">
        <w:rPr>
          <w:i/>
        </w:rPr>
        <w:t xml:space="preserve"> </w:t>
      </w:r>
      <w:r w:rsidR="00C6750F">
        <w:t>that would result in the dual pressures of founder-effect and genetic drift</w:t>
      </w:r>
      <w:r w:rsidR="00290B65">
        <w:t xml:space="preserve"> (perhaps in multiple rounds)</w:t>
      </w:r>
      <w:r w:rsidR="00C6750F">
        <w:t xml:space="preserve">, the rate of molecular evolution in these sister genera is surprisingly similar. It bears noting that the demographic history of </w:t>
      </w:r>
      <w:r w:rsidR="00C6750F">
        <w:rPr>
          <w:i/>
        </w:rPr>
        <w:t>Gossypioides</w:t>
      </w:r>
      <w:r w:rsidR="00C6750F">
        <w:t xml:space="preserve"> is unknown, and </w:t>
      </w:r>
      <w:r w:rsidR="00290B65">
        <w:t xml:space="preserve">therefore </w:t>
      </w:r>
      <w:r w:rsidR="00C6750F">
        <w:t xml:space="preserve">may be quite similar or quite different from that of </w:t>
      </w:r>
      <w:r w:rsidR="00C6750F">
        <w:rPr>
          <w:i/>
        </w:rPr>
        <w:t>Kokia</w:t>
      </w:r>
      <w:r w:rsidR="00C6750F">
        <w:t xml:space="preserve">; regardless, </w:t>
      </w:r>
      <w:r w:rsidR="00290B65">
        <w:t>these species remain similar in their genic complement despite pressures from demography.</w:t>
      </w:r>
    </w:p>
    <w:p w14:paraId="6CADCFE0" w14:textId="77777777" w:rsidR="006667BE" w:rsidRDefault="006667BE" w:rsidP="00EA4D66">
      <w:pPr>
        <w:autoSpaceDE w:val="0"/>
        <w:autoSpaceDN w:val="0"/>
        <w:adjustRightInd w:val="0"/>
        <w:spacing w:after="0" w:line="240" w:lineRule="auto"/>
        <w:rPr>
          <w:rFonts w:ascii="JansonTextMacron-Regular" w:hAnsi="JansonTextMacron-Regular" w:cs="JansonTextMacron-Regular"/>
          <w:sz w:val="20"/>
          <w:szCs w:val="20"/>
        </w:rPr>
      </w:pPr>
    </w:p>
    <w:p w14:paraId="259C102B" w14:textId="6A0E492F" w:rsidR="007631BC" w:rsidRDefault="00EE1F66" w:rsidP="00EA4D66">
      <w:pPr>
        <w:autoSpaceDE w:val="0"/>
        <w:autoSpaceDN w:val="0"/>
        <w:adjustRightInd w:val="0"/>
        <w:spacing w:after="0" w:line="240" w:lineRule="auto"/>
      </w:pPr>
      <w:r w:rsidRPr="00EE1F66">
        <w:t>Repetitive elements</w:t>
      </w:r>
      <w:r w:rsidR="00290B65">
        <w:t xml:space="preserve">, however, </w:t>
      </w:r>
      <w:r w:rsidRPr="00EE1F66">
        <w:t xml:space="preserve">are </w:t>
      </w:r>
      <w:r w:rsidR="001F65AF">
        <w:t xml:space="preserve">both </w:t>
      </w:r>
      <w:r w:rsidRPr="00EE1F66">
        <w:t xml:space="preserve">more labile </w:t>
      </w:r>
      <w:r>
        <w:t>in</w:t>
      </w:r>
      <w:r w:rsidRPr="00EE1F66">
        <w:t xml:space="preserve"> nature</w:t>
      </w:r>
      <w:r w:rsidR="001F65AF">
        <w:t xml:space="preserve"> and potentially sensitive to population size, </w:t>
      </w:r>
      <w:r w:rsidR="00D26F8D">
        <w:t>due to reduced efficiency of purifying selection in populations subject to strong genetic drift {Lefébure, 2017 #75}{Lynch, 2003 #76}{Yi, 2005 #77}</w:t>
      </w:r>
      <w:r w:rsidR="00AF4EA8">
        <w:t>{Lynch, 2011 #94}{Lynch, 2011 #95}</w:t>
      </w:r>
      <w:r w:rsidR="00D26F8D">
        <w:t xml:space="preserve">. </w:t>
      </w:r>
      <w:r w:rsidR="00AF4EA8">
        <w:t xml:space="preserve">In the context of genome size, strong drift should lead toward an </w:t>
      </w:r>
      <w:r w:rsidR="00B23C06">
        <w:t xml:space="preserve">overall increase in genome size as </w:t>
      </w:r>
      <w:r w:rsidR="00AF4EA8">
        <w:t xml:space="preserve">eukaryotic mutation patterns are typically biased toward </w:t>
      </w:r>
      <w:r w:rsidR="00B23C06">
        <w:t>insertions</w:t>
      </w:r>
      <w:r w:rsidR="006249F5">
        <w:t>, although research addressing the</w:t>
      </w:r>
      <w:r w:rsidR="00B23C06">
        <w:t xml:space="preserve"> validity and ubiquity of this hypothesis is both scant and conflicting </w:t>
      </w:r>
      <w:r w:rsidR="009A4FCF">
        <w:t>{Whitney, 2011 #79}{Gregory, 2008 #81}{Whitney, 2010 #78}{Arnqvist, 2015 #84}{Mohlhenrich, 2016 #93}</w:t>
      </w:r>
      <w:r w:rsidR="006249F5">
        <w:t>{Lefébure, 2017 #75}{Yi, 2005 #77}</w:t>
      </w:r>
      <w:r w:rsidR="009A4FCF">
        <w:t xml:space="preserve">. </w:t>
      </w:r>
      <w:r w:rsidR="0057138E">
        <w:t xml:space="preserve">While we do not have measures of population size in the present, from the demographic history of </w:t>
      </w:r>
      <w:r w:rsidR="0057138E">
        <w:rPr>
          <w:i/>
        </w:rPr>
        <w:t>Kokia</w:t>
      </w:r>
      <w:r w:rsidR="0057138E">
        <w:t xml:space="preserve"> </w:t>
      </w:r>
      <w:r w:rsidR="0057138E">
        <w:rPr>
          <w:i/>
        </w:rPr>
        <w:t>drynarioides</w:t>
      </w:r>
      <w:r w:rsidR="0057138E">
        <w:t xml:space="preserve"> we are aware of a minimum of two severe population reductions: (1) dispersal/speciation on the Hawaiian </w:t>
      </w:r>
      <w:r w:rsidR="009C5893">
        <w:t>Islands</w:t>
      </w:r>
      <w:r w:rsidR="0057138E">
        <w:t xml:space="preserve"> and (2) dramatic population reduction in response to deforestation. The demographic history of </w:t>
      </w:r>
      <w:r w:rsidR="0057138E">
        <w:rPr>
          <w:i/>
        </w:rPr>
        <w:t>Gossypioides kirkii</w:t>
      </w:r>
      <w:r w:rsidR="0057138E">
        <w:t xml:space="preserve"> is less clear</w:t>
      </w:r>
      <w:r w:rsidR="00BD57E7">
        <w:t>;</w:t>
      </w:r>
      <w:r w:rsidR="0057138E">
        <w:t xml:space="preserve"> the current distribution could also reflect a dispersal event to East Africa</w:t>
      </w:r>
      <w:r w:rsidR="00BD57E7">
        <w:t>,</w:t>
      </w:r>
      <w:r w:rsidR="0057138E">
        <w:t xml:space="preserve"> </w:t>
      </w:r>
      <w:r w:rsidR="00BD57E7">
        <w:t xml:space="preserve">as the ancestral range for the ancestor to these genera is unknown, </w:t>
      </w:r>
      <w:r w:rsidR="0057138E">
        <w:t xml:space="preserve">and the fluctuation in population size for this species is not known. Regardless, </w:t>
      </w:r>
      <w:r w:rsidR="00BD57E7">
        <w:t>given the small current population sizes for both</w:t>
      </w:r>
      <w:r w:rsidR="00742B97">
        <w:t xml:space="preserve"> and the population bottlenecks that have affected </w:t>
      </w:r>
      <w:r w:rsidR="00742B97">
        <w:rPr>
          <w:i/>
        </w:rPr>
        <w:t>Kokia</w:t>
      </w:r>
      <w:r w:rsidR="00742B97">
        <w:t xml:space="preserve"> (minimally), the invariant nature of both their genome size and composition is perhaps surprising. Both species have an estimated genome size of 590 Mb {Wendel, 2002 #37},</w:t>
      </w:r>
      <w:r w:rsidR="00D87612">
        <w:t xml:space="preserve"> which could represent genome size stasis or strong constraints on genome size. </w:t>
      </w:r>
      <w:r w:rsidR="00910540">
        <w:t>Analysis of their global repetitive content suggests that there is only an approximately 1 Mb difference in total (identifiable) repeat content, with very similar profiles for each broad element class. Although</w:t>
      </w:r>
      <w:r w:rsidR="000B64BB">
        <w:t xml:space="preserve"> these two species are distinguishable via ordination, likely due to the differential abundance of 20% of</w:t>
      </w:r>
      <w:r w:rsidR="00910540">
        <w:t xml:space="preserve"> clusters </w:t>
      </w:r>
      <w:r w:rsidR="000B64BB">
        <w:t>(55), neither contingency analysis nor Procrustes ANOVA can corroborate this distinctiveness.</w:t>
      </w:r>
      <w:r w:rsidR="007631BC">
        <w:t xml:space="preserve"> </w:t>
      </w:r>
    </w:p>
    <w:p w14:paraId="7AA191CF" w14:textId="77777777" w:rsidR="007631BC" w:rsidRDefault="007631BC" w:rsidP="00EA4D66">
      <w:pPr>
        <w:autoSpaceDE w:val="0"/>
        <w:autoSpaceDN w:val="0"/>
        <w:adjustRightInd w:val="0"/>
        <w:spacing w:after="0" w:line="240" w:lineRule="auto"/>
      </w:pPr>
    </w:p>
    <w:p w14:paraId="63E472E4" w14:textId="29C4BF45" w:rsidR="00D01422" w:rsidRDefault="003622CC" w:rsidP="00EA4D66">
      <w:pPr>
        <w:autoSpaceDE w:val="0"/>
        <w:autoSpaceDN w:val="0"/>
        <w:adjustRightInd w:val="0"/>
        <w:spacing w:after="0" w:line="240" w:lineRule="auto"/>
      </w:pPr>
      <w:r>
        <w:t xml:space="preserve">Nevertheless, it is clear that differences exist between the two species that likely reflect </w:t>
      </w:r>
      <w:r w:rsidR="00FA3030">
        <w:t>both gain and loss of sequence.</w:t>
      </w:r>
      <w:r w:rsidR="00C74BC3">
        <w:t xml:space="preserve"> Most of the “younger” differentially abundant clusters that distinguish </w:t>
      </w:r>
      <w:r w:rsidR="00C74BC3">
        <w:rPr>
          <w:i/>
        </w:rPr>
        <w:t xml:space="preserve">K. drynarioides </w:t>
      </w:r>
      <w:r w:rsidR="00C74BC3">
        <w:t xml:space="preserve">and </w:t>
      </w:r>
      <w:r w:rsidR="00C74BC3">
        <w:rPr>
          <w:i/>
        </w:rPr>
        <w:t>G. kirkii</w:t>
      </w:r>
      <w:r w:rsidR="00C74BC3">
        <w:t xml:space="preserve"> are over-represented in </w:t>
      </w:r>
      <w:r w:rsidR="00C74BC3">
        <w:rPr>
          <w:i/>
        </w:rPr>
        <w:t>K. drynarioides</w:t>
      </w:r>
      <w:r w:rsidR="00C74BC3">
        <w:t xml:space="preserve">, a result consistent with the </w:t>
      </w:r>
      <w:r w:rsidR="00671B76">
        <w:t xml:space="preserve">observation that a </w:t>
      </w:r>
      <w:r w:rsidR="00C74BC3">
        <w:t xml:space="preserve">reduction in population size and concomitant increase in the severity of genetic drift </w:t>
      </w:r>
      <w:r w:rsidR="00671B76">
        <w:t xml:space="preserve">can lead </w:t>
      </w:r>
      <w:r w:rsidR="00C74BC3">
        <w:t xml:space="preserve">to an increase in </w:t>
      </w:r>
      <w:r w:rsidR="001C1700">
        <w:t xml:space="preserve">insertional </w:t>
      </w:r>
      <w:r w:rsidR="00C74BC3">
        <w:t>mutations</w:t>
      </w:r>
      <w:r w:rsidR="00D01422">
        <w:t xml:space="preserve"> (</w:t>
      </w:r>
      <w:r w:rsidR="00671B76">
        <w:t xml:space="preserve">here, </w:t>
      </w:r>
      <w:r w:rsidR="00D01422">
        <w:t xml:space="preserve">13.7 Mb in </w:t>
      </w:r>
      <w:r w:rsidR="00D01422">
        <w:rPr>
          <w:i/>
        </w:rPr>
        <w:t>K. drynarioides</w:t>
      </w:r>
      <w:r w:rsidR="00D01422">
        <w:t xml:space="preserve"> versus 10 Mb in </w:t>
      </w:r>
      <w:r w:rsidR="00D01422">
        <w:rPr>
          <w:i/>
        </w:rPr>
        <w:t>G. kirkii</w:t>
      </w:r>
      <w:r w:rsidR="00935BDC">
        <w:t>), possibly due to activation o</w:t>
      </w:r>
      <w:r w:rsidR="00004FE0">
        <w:t>f TEs under stress conditions {Grandbastien, 2004 #108}{Kalendar, 2000 #114}{Parisod, 2010 #119}{Liu, 2003 #120}</w:t>
      </w:r>
      <w:r w:rsidR="00935BDC">
        <w:t xml:space="preserve">. </w:t>
      </w:r>
      <w:r w:rsidR="00E051EB">
        <w:t>A</w:t>
      </w:r>
      <w:r w:rsidR="00AF568B">
        <w:t xml:space="preserve">ncestral state reconstructions of TE amounts (Figure_grid.anc.png) </w:t>
      </w:r>
      <w:r w:rsidR="00E051EB">
        <w:t xml:space="preserve">also </w:t>
      </w:r>
      <w:r w:rsidR="00AF568B">
        <w:t xml:space="preserve">suggest both gain and loss </w:t>
      </w:r>
      <w:r w:rsidR="00E051EB">
        <w:t xml:space="preserve">in </w:t>
      </w:r>
      <w:r w:rsidR="00AF568B" w:rsidRPr="00AF568B">
        <w:rPr>
          <w:i/>
        </w:rPr>
        <w:t>K. drynarioides</w:t>
      </w:r>
      <w:r w:rsidR="00AF568B">
        <w:t xml:space="preserve"> and </w:t>
      </w:r>
      <w:r w:rsidR="00AF568B" w:rsidRPr="00AF568B">
        <w:rPr>
          <w:i/>
        </w:rPr>
        <w:t>G. kirkii</w:t>
      </w:r>
      <w:r w:rsidR="00AF568B">
        <w:t xml:space="preserve"> </w:t>
      </w:r>
      <w:r w:rsidR="00E051EB">
        <w:t>(</w:t>
      </w:r>
      <w:r w:rsidR="00AF568B">
        <w:t xml:space="preserve">as compared to each other and to </w:t>
      </w:r>
      <w:r w:rsidR="00AF568B">
        <w:rPr>
          <w:i/>
        </w:rPr>
        <w:t>Gossypium</w:t>
      </w:r>
      <w:r w:rsidR="00E051EB">
        <w:t>)</w:t>
      </w:r>
      <w:r w:rsidR="00EA6B78">
        <w:t>.</w:t>
      </w:r>
      <w:r w:rsidR="00F77FB3">
        <w:t xml:space="preserve"> </w:t>
      </w:r>
      <w:r w:rsidR="00EA6B78">
        <w:t>F</w:t>
      </w:r>
      <w:r w:rsidR="00F77FB3">
        <w:t xml:space="preserve">or the 20 clusters that show gain in one lineage and concomitant loss in the other, gain in </w:t>
      </w:r>
      <w:r w:rsidR="00F77FB3">
        <w:rPr>
          <w:i/>
        </w:rPr>
        <w:t>K</w:t>
      </w:r>
      <w:r w:rsidR="00AF568B">
        <w:t>.</w:t>
      </w:r>
      <w:r w:rsidR="00F77FB3">
        <w:t xml:space="preserve"> </w:t>
      </w:r>
      <w:r w:rsidR="00F77FB3">
        <w:rPr>
          <w:i/>
        </w:rPr>
        <w:t xml:space="preserve">drynarioides </w:t>
      </w:r>
      <w:r w:rsidR="00F77FB3">
        <w:t>was inferred for half</w:t>
      </w:r>
      <w:r w:rsidR="00004FE0">
        <w:t xml:space="preserve"> </w:t>
      </w:r>
      <w:r w:rsidR="00EA6B78">
        <w:t xml:space="preserve">of the repeats, </w:t>
      </w:r>
      <w:r w:rsidR="00004FE0">
        <w:t>again including most of the “younger” clusters</w:t>
      </w:r>
      <w:r w:rsidR="00F77FB3">
        <w:t xml:space="preserve">. </w:t>
      </w:r>
      <w:r w:rsidR="00EA6B78">
        <w:t xml:space="preserve">These ancestral state reconstructions reflect both sequence gains and losses, better accounting for the static genome size of these species in the face of a changing TE landscape. That is, while the relative age of reads can predict large jumps in occupation of a given repeat, ancestral state reconstructions consider both </w:t>
      </w:r>
      <w:r w:rsidR="00C618B1">
        <w:t>steady/small transpositional gains</w:t>
      </w:r>
      <w:r w:rsidR="00B045BF">
        <w:t xml:space="preserve"> relative </w:t>
      </w:r>
      <w:r w:rsidR="00EA6B78">
        <w:t>and</w:t>
      </w:r>
      <w:r w:rsidR="00B045BF">
        <w:t xml:space="preserve"> loss</w:t>
      </w:r>
      <w:r w:rsidR="000105AC">
        <w:t xml:space="preserve"> (although it bears noting that large transpositional bursts will violate the assumption of Brownian motion)</w:t>
      </w:r>
      <w:r w:rsidR="00C618B1">
        <w:t>.</w:t>
      </w:r>
      <w:r w:rsidR="00EA6B78">
        <w:t xml:space="preserve"> </w:t>
      </w:r>
      <w:r w:rsidR="00C618B1">
        <w:t xml:space="preserve"> </w:t>
      </w:r>
    </w:p>
    <w:p w14:paraId="6A37AD82" w14:textId="3C57BCC7" w:rsidR="00EA6B78" w:rsidRPr="00AF568B" w:rsidRDefault="00EA6B78" w:rsidP="00EA4D66">
      <w:pPr>
        <w:autoSpaceDE w:val="0"/>
        <w:autoSpaceDN w:val="0"/>
        <w:adjustRightInd w:val="0"/>
        <w:spacing w:after="0" w:line="240" w:lineRule="auto"/>
      </w:pPr>
    </w:p>
    <w:p w14:paraId="41C49B0E" w14:textId="74E0FADE" w:rsidR="00A05C2A" w:rsidRPr="00153D4C" w:rsidRDefault="00844AB5" w:rsidP="00EA4D66">
      <w:pPr>
        <w:autoSpaceDE w:val="0"/>
        <w:autoSpaceDN w:val="0"/>
        <w:adjustRightInd w:val="0"/>
        <w:spacing w:after="0" w:line="240" w:lineRule="auto"/>
      </w:pPr>
      <w:r>
        <w:lastRenderedPageBreak/>
        <w:t xml:space="preserve">Global patterns of indel formation further extend </w:t>
      </w:r>
      <w:r w:rsidR="00423D3B">
        <w:t>our understanding</w:t>
      </w:r>
      <w:r>
        <w:t xml:space="preserve"> of sequence gain and loss </w:t>
      </w:r>
      <w:r w:rsidR="00423D3B">
        <w:t xml:space="preserve">beyond that </w:t>
      </w:r>
      <w:r>
        <w:t xml:space="preserve">observed in the repeats </w:t>
      </w:r>
      <w:r w:rsidR="00423D3B">
        <w:t xml:space="preserve">by </w:t>
      </w:r>
      <w:r>
        <w:t xml:space="preserve">providing a genome-wide view </w:t>
      </w:r>
      <w:r w:rsidR="00423D3B">
        <w:t>agnostic of sequence type</w:t>
      </w:r>
      <w:r>
        <w:t xml:space="preserve">. Again, despite their identical genome sizes, </w:t>
      </w:r>
      <w:r>
        <w:rPr>
          <w:i/>
        </w:rPr>
        <w:t xml:space="preserve">K. drynarioides </w:t>
      </w:r>
      <w:r>
        <w:t xml:space="preserve">and </w:t>
      </w:r>
      <w:r>
        <w:rPr>
          <w:i/>
        </w:rPr>
        <w:t>G. kirkii</w:t>
      </w:r>
      <w:r>
        <w:t xml:space="preserve"> vary in their rate of indel formation. In general, </w:t>
      </w:r>
      <w:r>
        <w:rPr>
          <w:i/>
        </w:rPr>
        <w:t xml:space="preserve">K. drynarioides </w:t>
      </w:r>
      <w:r>
        <w:t xml:space="preserve">insertions are more frequent (130,177 versus 87,951) and longer </w:t>
      </w:r>
      <w:r w:rsidR="003B04A8">
        <w:t xml:space="preserve">(mean = 7.4 nt in </w:t>
      </w:r>
      <w:r w:rsidR="003B04A8" w:rsidRPr="003B04A8">
        <w:rPr>
          <w:i/>
        </w:rPr>
        <w:t>K. drynarioides</w:t>
      </w:r>
      <w:r w:rsidR="003B04A8">
        <w:t xml:space="preserve"> and 5.8 nt in </w:t>
      </w:r>
      <w:r w:rsidR="003B04A8" w:rsidRPr="003B04A8">
        <w:rPr>
          <w:i/>
        </w:rPr>
        <w:t>G. kirkii</w:t>
      </w:r>
      <w:r w:rsidR="003B04A8">
        <w:t xml:space="preserve">). For deletions, the average size is nearly identical (i.e., approximately 4.8 nt in both); however, the number of deletions in </w:t>
      </w:r>
      <w:r w:rsidR="003B04A8" w:rsidRPr="003B04A8">
        <w:rPr>
          <w:i/>
        </w:rPr>
        <w:t>K. drynarioides</w:t>
      </w:r>
      <w:r w:rsidR="003B04A8">
        <w:t xml:space="preserve"> is greater than in </w:t>
      </w:r>
      <w:r w:rsidR="003B04A8" w:rsidRPr="003B04A8">
        <w:rPr>
          <w:i/>
        </w:rPr>
        <w:t>G. kirkii</w:t>
      </w:r>
      <w:r w:rsidR="003B04A8">
        <w:t xml:space="preserve"> (159,222 versus 113,241, respectively).</w:t>
      </w:r>
      <w:r w:rsidR="00423D3B">
        <w:t xml:space="preserve"> These small biases lead to overall gain in sequence for </w:t>
      </w:r>
      <w:r w:rsidR="00423D3B">
        <w:rPr>
          <w:i/>
        </w:rPr>
        <w:t xml:space="preserve">K. drynarioides </w:t>
      </w:r>
      <w:r w:rsidR="00423D3B">
        <w:t xml:space="preserve">and loss for </w:t>
      </w:r>
      <w:r w:rsidR="00423D3B">
        <w:rPr>
          <w:i/>
        </w:rPr>
        <w:t>G. kirkii</w:t>
      </w:r>
      <w:r w:rsidR="00423D3B">
        <w:t xml:space="preserve"> (68.6 kb versus -113.2 kb, respectively), </w:t>
      </w:r>
      <w:r w:rsidR="00A05C2A">
        <w:t xml:space="preserve">further exaggerating </w:t>
      </w:r>
      <w:r w:rsidR="00423D3B">
        <w:t xml:space="preserve">the gain </w:t>
      </w:r>
      <w:r w:rsidR="00A05C2A">
        <w:t xml:space="preserve">experienced by </w:t>
      </w:r>
      <w:r w:rsidR="00423D3B">
        <w:rPr>
          <w:i/>
        </w:rPr>
        <w:t>K. drynarioides</w:t>
      </w:r>
      <w:r w:rsidR="00423D3B">
        <w:t xml:space="preserve"> attributable to “younger” transposable elements (i.e., recent proliferation).</w:t>
      </w:r>
      <w:r w:rsidR="00A05C2A">
        <w:t xml:space="preserve"> </w:t>
      </w:r>
      <w:r w:rsidR="00153D4C">
        <w:t xml:space="preserve">These differences also neatly explain why </w:t>
      </w:r>
      <w:r w:rsidR="00153D4C">
        <w:rPr>
          <w:i/>
        </w:rPr>
        <w:t>K. drynarioides</w:t>
      </w:r>
      <w:r w:rsidR="00153D4C">
        <w:t xml:space="preserve"> has more “young” TEs whereas </w:t>
      </w:r>
      <w:r w:rsidR="00153D4C">
        <w:rPr>
          <w:i/>
        </w:rPr>
        <w:t>G. kirkii</w:t>
      </w:r>
      <w:r w:rsidR="00153D4C">
        <w:t xml:space="preserve"> has more repetitive sequence overall, i.e., the greater deletion rate in </w:t>
      </w:r>
      <w:r w:rsidR="00153D4C">
        <w:rPr>
          <w:i/>
        </w:rPr>
        <w:t xml:space="preserve">K. drynarioides </w:t>
      </w:r>
      <w:r w:rsidR="00153D4C">
        <w:t>is likely contributing to accelerated decay in that lineage.</w:t>
      </w:r>
    </w:p>
    <w:p w14:paraId="1337D6BA" w14:textId="77777777" w:rsidR="00A05C2A" w:rsidRDefault="00A05C2A" w:rsidP="00EA4D66">
      <w:pPr>
        <w:autoSpaceDE w:val="0"/>
        <w:autoSpaceDN w:val="0"/>
        <w:adjustRightInd w:val="0"/>
        <w:spacing w:after="0" w:line="240" w:lineRule="auto"/>
      </w:pPr>
    </w:p>
    <w:p w14:paraId="6D17BC9E" w14:textId="42ABFB8D" w:rsidR="006A7809" w:rsidRDefault="006A7809" w:rsidP="00EA4D66">
      <w:pPr>
        <w:autoSpaceDE w:val="0"/>
        <w:autoSpaceDN w:val="0"/>
        <w:adjustRightInd w:val="0"/>
        <w:spacing w:after="0" w:line="240" w:lineRule="auto"/>
      </w:pPr>
    </w:p>
    <w:sectPr w:rsidR="006A780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rover, Corrinne E [EEOBS]" w:date="2017-05-02T09:46:00Z" w:initials="GCE[">
    <w:p w14:paraId="608A9245" w14:textId="4BE98BE3" w:rsidR="00DD5F6E" w:rsidRDefault="00DD5F6E">
      <w:pPr>
        <w:pStyle w:val="CommentText"/>
      </w:pPr>
      <w:r>
        <w:rPr>
          <w:rStyle w:val="CommentReference"/>
        </w:rPr>
        <w:annotationRef/>
      </w:r>
      <w:r>
        <w:t>Let’s get this all into github</w:t>
      </w:r>
    </w:p>
  </w:comment>
  <w:comment w:id="1" w:author="Justin" w:date="2017-06-16T13:10:00Z" w:initials="J">
    <w:p w14:paraId="5F2BC2B6" w14:textId="1293DD3D" w:rsidR="00DD5F6E" w:rsidRDefault="00DD5F6E">
      <w:pPr>
        <w:pStyle w:val="CommentText"/>
      </w:pPr>
      <w:r>
        <w:rPr>
          <w:rStyle w:val="CommentReference"/>
        </w:rPr>
        <w:annotationRef/>
      </w:r>
      <w:r>
        <w:t>Tony working on this</w:t>
      </w:r>
    </w:p>
  </w:comment>
  <w:comment w:id="3" w:author="Grover, Corrinne E [EEOBS] [2]" w:date="2017-06-24T19:07:00Z" w:initials="GCE[">
    <w:p w14:paraId="00056EA0" w14:textId="1E2E67F3" w:rsidR="00B07CEC" w:rsidRDefault="00B07CEC">
      <w:pPr>
        <w:pStyle w:val="CommentText"/>
      </w:pPr>
      <w:r>
        <w:rPr>
          <w:rStyle w:val="CommentReference"/>
        </w:rPr>
        <w:annotationRef/>
      </w:r>
      <w:r>
        <w:t>Are these really dual losses then? Truncated products? Other?</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08A9245" w15:done="0"/>
  <w15:commentEx w15:paraId="5F2BC2B6" w15:done="0"/>
  <w15:commentEx w15:paraId="00056EA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BFB947" w14:textId="77777777" w:rsidR="003D3DA9" w:rsidRDefault="003D3DA9" w:rsidP="00B04AC1">
      <w:pPr>
        <w:spacing w:after="0" w:line="240" w:lineRule="auto"/>
      </w:pPr>
      <w:r>
        <w:separator/>
      </w:r>
    </w:p>
  </w:endnote>
  <w:endnote w:type="continuationSeparator" w:id="0">
    <w:p w14:paraId="6D4CEC05" w14:textId="77777777" w:rsidR="003D3DA9" w:rsidRDefault="003D3DA9"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Calibri"/>
    <w:panose1 w:val="020B0502040204020203"/>
    <w:charset w:val="00"/>
    <w:family w:val="swiss"/>
    <w:pitch w:val="variable"/>
    <w:sig w:usb0="E4002EFF" w:usb1="C000E47F" w:usb2="00000009" w:usb3="00000000" w:csb0="000001FF" w:csb1="00000000"/>
  </w:font>
  <w:font w:name="JansonTextMacron-Regular">
    <w:altName w:val="Calibri"/>
    <w:panose1 w:val="00000000000000000000"/>
    <w:charset w:val="00"/>
    <w:family w:val="auto"/>
    <w:notTrueType/>
    <w:pitch w:val="default"/>
    <w:sig w:usb0="00000003" w:usb1="00000000"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auto"/>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83A0DC2" w14:textId="77777777" w:rsidR="003D3DA9" w:rsidRDefault="003D3DA9" w:rsidP="00B04AC1">
      <w:pPr>
        <w:spacing w:after="0" w:line="240" w:lineRule="auto"/>
      </w:pPr>
      <w:r>
        <w:separator/>
      </w:r>
    </w:p>
  </w:footnote>
  <w:footnote w:type="continuationSeparator" w:id="0">
    <w:p w14:paraId="647DBDA2" w14:textId="77777777" w:rsidR="003D3DA9" w:rsidRDefault="003D3DA9"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rover, Corrinne E [EEOBS]">
    <w15:presenceInfo w15:providerId="AD" w15:userId="S-1-5-21-1659004503-1450960922-1606980848-72816"/>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activeWritingStyle w:appName="MSWord" w:lang="en-US" w:vendorID="64" w:dllVersion="131078" w:nlCheck="1" w:checkStyle="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27AA9"/>
    <w:rsid w:val="00001C0B"/>
    <w:rsid w:val="00004FE0"/>
    <w:rsid w:val="000105AC"/>
    <w:rsid w:val="00024FD7"/>
    <w:rsid w:val="0004228B"/>
    <w:rsid w:val="0005287E"/>
    <w:rsid w:val="00053C17"/>
    <w:rsid w:val="00053CF6"/>
    <w:rsid w:val="0005507F"/>
    <w:rsid w:val="00070927"/>
    <w:rsid w:val="00081FCB"/>
    <w:rsid w:val="0008561B"/>
    <w:rsid w:val="00086D7E"/>
    <w:rsid w:val="00091D34"/>
    <w:rsid w:val="00095310"/>
    <w:rsid w:val="000B64BB"/>
    <w:rsid w:val="000D61B6"/>
    <w:rsid w:val="000E0CD8"/>
    <w:rsid w:val="000E313A"/>
    <w:rsid w:val="000E432D"/>
    <w:rsid w:val="000E50F2"/>
    <w:rsid w:val="000E5256"/>
    <w:rsid w:val="00101150"/>
    <w:rsid w:val="00113233"/>
    <w:rsid w:val="0011463B"/>
    <w:rsid w:val="0011523E"/>
    <w:rsid w:val="00117A32"/>
    <w:rsid w:val="001243D5"/>
    <w:rsid w:val="00124999"/>
    <w:rsid w:val="00124CF5"/>
    <w:rsid w:val="001331AD"/>
    <w:rsid w:val="00133AF1"/>
    <w:rsid w:val="00143B35"/>
    <w:rsid w:val="00150F93"/>
    <w:rsid w:val="00153D4C"/>
    <w:rsid w:val="00160854"/>
    <w:rsid w:val="00166A71"/>
    <w:rsid w:val="00195CBD"/>
    <w:rsid w:val="001965C6"/>
    <w:rsid w:val="001A3EAE"/>
    <w:rsid w:val="001B0CDB"/>
    <w:rsid w:val="001B1FD8"/>
    <w:rsid w:val="001C0C32"/>
    <w:rsid w:val="001C1700"/>
    <w:rsid w:val="001C5718"/>
    <w:rsid w:val="001C6D03"/>
    <w:rsid w:val="001C7EC1"/>
    <w:rsid w:val="001D7ED2"/>
    <w:rsid w:val="001E096A"/>
    <w:rsid w:val="001E39ED"/>
    <w:rsid w:val="001F1375"/>
    <w:rsid w:val="001F65AF"/>
    <w:rsid w:val="00207BC8"/>
    <w:rsid w:val="0022184E"/>
    <w:rsid w:val="002237F8"/>
    <w:rsid w:val="00223D4A"/>
    <w:rsid w:val="0023383F"/>
    <w:rsid w:val="002474F9"/>
    <w:rsid w:val="00254877"/>
    <w:rsid w:val="002604F1"/>
    <w:rsid w:val="002613A6"/>
    <w:rsid w:val="002625FF"/>
    <w:rsid w:val="002704A2"/>
    <w:rsid w:val="00273CB1"/>
    <w:rsid w:val="002779EA"/>
    <w:rsid w:val="00282801"/>
    <w:rsid w:val="00290B65"/>
    <w:rsid w:val="002B679B"/>
    <w:rsid w:val="002B7515"/>
    <w:rsid w:val="002B7AAF"/>
    <w:rsid w:val="002C4137"/>
    <w:rsid w:val="002C6261"/>
    <w:rsid w:val="002D0C2C"/>
    <w:rsid w:val="002D6E2F"/>
    <w:rsid w:val="002E5EBD"/>
    <w:rsid w:val="002F3BE3"/>
    <w:rsid w:val="0030167B"/>
    <w:rsid w:val="003067CA"/>
    <w:rsid w:val="003141BF"/>
    <w:rsid w:val="00315614"/>
    <w:rsid w:val="003548BB"/>
    <w:rsid w:val="00361462"/>
    <w:rsid w:val="003622CC"/>
    <w:rsid w:val="00364235"/>
    <w:rsid w:val="00367245"/>
    <w:rsid w:val="003751D0"/>
    <w:rsid w:val="0039433E"/>
    <w:rsid w:val="0039502F"/>
    <w:rsid w:val="003A0A19"/>
    <w:rsid w:val="003A3AFA"/>
    <w:rsid w:val="003B04A8"/>
    <w:rsid w:val="003B32D7"/>
    <w:rsid w:val="003C06EE"/>
    <w:rsid w:val="003C1A86"/>
    <w:rsid w:val="003C3674"/>
    <w:rsid w:val="003C6E99"/>
    <w:rsid w:val="003D3D4C"/>
    <w:rsid w:val="003D3DA9"/>
    <w:rsid w:val="003D448E"/>
    <w:rsid w:val="003E25AC"/>
    <w:rsid w:val="003F3C50"/>
    <w:rsid w:val="003F496A"/>
    <w:rsid w:val="003F670E"/>
    <w:rsid w:val="003F7146"/>
    <w:rsid w:val="00412C2F"/>
    <w:rsid w:val="00417CA2"/>
    <w:rsid w:val="00420338"/>
    <w:rsid w:val="00423D3B"/>
    <w:rsid w:val="00426D24"/>
    <w:rsid w:val="00430960"/>
    <w:rsid w:val="00430AF5"/>
    <w:rsid w:val="004356A0"/>
    <w:rsid w:val="0044237A"/>
    <w:rsid w:val="00443541"/>
    <w:rsid w:val="004460E0"/>
    <w:rsid w:val="00457C7C"/>
    <w:rsid w:val="004746FD"/>
    <w:rsid w:val="00485F39"/>
    <w:rsid w:val="00487C56"/>
    <w:rsid w:val="00490E61"/>
    <w:rsid w:val="00491B99"/>
    <w:rsid w:val="004B04FD"/>
    <w:rsid w:val="004B4BE9"/>
    <w:rsid w:val="004B7B8A"/>
    <w:rsid w:val="004B7CF5"/>
    <w:rsid w:val="004C1A29"/>
    <w:rsid w:val="004D6D7A"/>
    <w:rsid w:val="004E5F56"/>
    <w:rsid w:val="004F60B6"/>
    <w:rsid w:val="0051282F"/>
    <w:rsid w:val="00522084"/>
    <w:rsid w:val="00523E25"/>
    <w:rsid w:val="00527AA9"/>
    <w:rsid w:val="00530862"/>
    <w:rsid w:val="00540EA0"/>
    <w:rsid w:val="00551A4E"/>
    <w:rsid w:val="00552CCE"/>
    <w:rsid w:val="005572AC"/>
    <w:rsid w:val="00562B01"/>
    <w:rsid w:val="00564474"/>
    <w:rsid w:val="00570945"/>
    <w:rsid w:val="0057138E"/>
    <w:rsid w:val="00580E02"/>
    <w:rsid w:val="00585D53"/>
    <w:rsid w:val="00591B90"/>
    <w:rsid w:val="00594625"/>
    <w:rsid w:val="005949A5"/>
    <w:rsid w:val="005A0ADB"/>
    <w:rsid w:val="005B4525"/>
    <w:rsid w:val="005B45C2"/>
    <w:rsid w:val="005C5E71"/>
    <w:rsid w:val="005F0BA9"/>
    <w:rsid w:val="005F3038"/>
    <w:rsid w:val="006004F3"/>
    <w:rsid w:val="0060105F"/>
    <w:rsid w:val="006075C9"/>
    <w:rsid w:val="00611C13"/>
    <w:rsid w:val="006134EC"/>
    <w:rsid w:val="006226C5"/>
    <w:rsid w:val="006249F5"/>
    <w:rsid w:val="00624C19"/>
    <w:rsid w:val="006259A8"/>
    <w:rsid w:val="006325AC"/>
    <w:rsid w:val="00634E5B"/>
    <w:rsid w:val="00643FEC"/>
    <w:rsid w:val="0065416E"/>
    <w:rsid w:val="00664FDC"/>
    <w:rsid w:val="006654CA"/>
    <w:rsid w:val="006667BE"/>
    <w:rsid w:val="00671B76"/>
    <w:rsid w:val="00672742"/>
    <w:rsid w:val="006962EB"/>
    <w:rsid w:val="006A69DB"/>
    <w:rsid w:val="006A7809"/>
    <w:rsid w:val="006B275F"/>
    <w:rsid w:val="006D702F"/>
    <w:rsid w:val="006E0CE9"/>
    <w:rsid w:val="006F164D"/>
    <w:rsid w:val="00713285"/>
    <w:rsid w:val="007314BA"/>
    <w:rsid w:val="00742B97"/>
    <w:rsid w:val="00756A47"/>
    <w:rsid w:val="00757F56"/>
    <w:rsid w:val="00762251"/>
    <w:rsid w:val="007631BC"/>
    <w:rsid w:val="00772F9D"/>
    <w:rsid w:val="00774D24"/>
    <w:rsid w:val="00780297"/>
    <w:rsid w:val="0078417D"/>
    <w:rsid w:val="0078439C"/>
    <w:rsid w:val="00794CD1"/>
    <w:rsid w:val="00796ACC"/>
    <w:rsid w:val="007B6F34"/>
    <w:rsid w:val="007C72C1"/>
    <w:rsid w:val="007D59A6"/>
    <w:rsid w:val="007E07B8"/>
    <w:rsid w:val="007E3C58"/>
    <w:rsid w:val="007F3F6C"/>
    <w:rsid w:val="00821327"/>
    <w:rsid w:val="0084403D"/>
    <w:rsid w:val="0084460B"/>
    <w:rsid w:val="00844AB5"/>
    <w:rsid w:val="008503CC"/>
    <w:rsid w:val="00860B13"/>
    <w:rsid w:val="008772EF"/>
    <w:rsid w:val="0088197C"/>
    <w:rsid w:val="008B77A0"/>
    <w:rsid w:val="008D112F"/>
    <w:rsid w:val="008D1D08"/>
    <w:rsid w:val="008E2ACA"/>
    <w:rsid w:val="008E6803"/>
    <w:rsid w:val="008E7C28"/>
    <w:rsid w:val="008F007C"/>
    <w:rsid w:val="008F4ABC"/>
    <w:rsid w:val="0090141E"/>
    <w:rsid w:val="00910540"/>
    <w:rsid w:val="0091634B"/>
    <w:rsid w:val="00920024"/>
    <w:rsid w:val="00930C4E"/>
    <w:rsid w:val="00931973"/>
    <w:rsid w:val="00935BDC"/>
    <w:rsid w:val="00951240"/>
    <w:rsid w:val="00953E24"/>
    <w:rsid w:val="00961765"/>
    <w:rsid w:val="00973A4A"/>
    <w:rsid w:val="009829EC"/>
    <w:rsid w:val="00983911"/>
    <w:rsid w:val="009915C3"/>
    <w:rsid w:val="00992F04"/>
    <w:rsid w:val="0099556C"/>
    <w:rsid w:val="009961E8"/>
    <w:rsid w:val="009A20AC"/>
    <w:rsid w:val="009A2CE7"/>
    <w:rsid w:val="009A4FCF"/>
    <w:rsid w:val="009A53E5"/>
    <w:rsid w:val="009B27AB"/>
    <w:rsid w:val="009B49B6"/>
    <w:rsid w:val="009C5893"/>
    <w:rsid w:val="009C622D"/>
    <w:rsid w:val="009C7C8B"/>
    <w:rsid w:val="009D56BC"/>
    <w:rsid w:val="009E0ABD"/>
    <w:rsid w:val="009E20B9"/>
    <w:rsid w:val="009E65C9"/>
    <w:rsid w:val="009E74BF"/>
    <w:rsid w:val="009F4E29"/>
    <w:rsid w:val="00A00C45"/>
    <w:rsid w:val="00A05C2A"/>
    <w:rsid w:val="00A06560"/>
    <w:rsid w:val="00A06AC5"/>
    <w:rsid w:val="00A227DD"/>
    <w:rsid w:val="00A22A3C"/>
    <w:rsid w:val="00A245C9"/>
    <w:rsid w:val="00A352F5"/>
    <w:rsid w:val="00A77DBC"/>
    <w:rsid w:val="00A85E67"/>
    <w:rsid w:val="00A944A9"/>
    <w:rsid w:val="00AA671B"/>
    <w:rsid w:val="00AA7BE3"/>
    <w:rsid w:val="00AC2B03"/>
    <w:rsid w:val="00AC3C6A"/>
    <w:rsid w:val="00AC4F78"/>
    <w:rsid w:val="00AC6943"/>
    <w:rsid w:val="00AD29F3"/>
    <w:rsid w:val="00AF2F76"/>
    <w:rsid w:val="00AF3EFF"/>
    <w:rsid w:val="00AF4EA8"/>
    <w:rsid w:val="00AF568B"/>
    <w:rsid w:val="00B00E02"/>
    <w:rsid w:val="00B032E0"/>
    <w:rsid w:val="00B045BF"/>
    <w:rsid w:val="00B04AC1"/>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5165F"/>
    <w:rsid w:val="00B66A8B"/>
    <w:rsid w:val="00B803F5"/>
    <w:rsid w:val="00BA2CAA"/>
    <w:rsid w:val="00BA749E"/>
    <w:rsid w:val="00BA7D1F"/>
    <w:rsid w:val="00BB0A33"/>
    <w:rsid w:val="00BB4613"/>
    <w:rsid w:val="00BC520F"/>
    <w:rsid w:val="00BC618D"/>
    <w:rsid w:val="00BD15B3"/>
    <w:rsid w:val="00BD57E7"/>
    <w:rsid w:val="00BE6E3C"/>
    <w:rsid w:val="00BF4F13"/>
    <w:rsid w:val="00BF58DD"/>
    <w:rsid w:val="00C01357"/>
    <w:rsid w:val="00C13819"/>
    <w:rsid w:val="00C261F9"/>
    <w:rsid w:val="00C373AD"/>
    <w:rsid w:val="00C37DF5"/>
    <w:rsid w:val="00C47760"/>
    <w:rsid w:val="00C51889"/>
    <w:rsid w:val="00C618B1"/>
    <w:rsid w:val="00C6750F"/>
    <w:rsid w:val="00C74BC3"/>
    <w:rsid w:val="00C840E4"/>
    <w:rsid w:val="00C908C6"/>
    <w:rsid w:val="00C966B7"/>
    <w:rsid w:val="00CB7E0D"/>
    <w:rsid w:val="00CC4F9F"/>
    <w:rsid w:val="00CC4FDD"/>
    <w:rsid w:val="00CE358F"/>
    <w:rsid w:val="00CE64D8"/>
    <w:rsid w:val="00CF2CA2"/>
    <w:rsid w:val="00D01422"/>
    <w:rsid w:val="00D04346"/>
    <w:rsid w:val="00D07B1E"/>
    <w:rsid w:val="00D14976"/>
    <w:rsid w:val="00D16902"/>
    <w:rsid w:val="00D21F20"/>
    <w:rsid w:val="00D26F8D"/>
    <w:rsid w:val="00D34EF5"/>
    <w:rsid w:val="00D41B42"/>
    <w:rsid w:val="00D450C0"/>
    <w:rsid w:val="00D51315"/>
    <w:rsid w:val="00D53B92"/>
    <w:rsid w:val="00D5699C"/>
    <w:rsid w:val="00D67112"/>
    <w:rsid w:val="00D705DF"/>
    <w:rsid w:val="00D732FA"/>
    <w:rsid w:val="00D87612"/>
    <w:rsid w:val="00D87FFA"/>
    <w:rsid w:val="00D94147"/>
    <w:rsid w:val="00DA3496"/>
    <w:rsid w:val="00DC5BAE"/>
    <w:rsid w:val="00DC6E26"/>
    <w:rsid w:val="00DD5F6E"/>
    <w:rsid w:val="00DE22E9"/>
    <w:rsid w:val="00DF4D0E"/>
    <w:rsid w:val="00E051EB"/>
    <w:rsid w:val="00E227E0"/>
    <w:rsid w:val="00E27797"/>
    <w:rsid w:val="00E32093"/>
    <w:rsid w:val="00E34B06"/>
    <w:rsid w:val="00E3721E"/>
    <w:rsid w:val="00E4288C"/>
    <w:rsid w:val="00E50019"/>
    <w:rsid w:val="00E509F3"/>
    <w:rsid w:val="00E64282"/>
    <w:rsid w:val="00E70B44"/>
    <w:rsid w:val="00E818F3"/>
    <w:rsid w:val="00E83116"/>
    <w:rsid w:val="00E94846"/>
    <w:rsid w:val="00EA358C"/>
    <w:rsid w:val="00EA4D66"/>
    <w:rsid w:val="00EA6B78"/>
    <w:rsid w:val="00EB0E31"/>
    <w:rsid w:val="00EB39D9"/>
    <w:rsid w:val="00EC5CA9"/>
    <w:rsid w:val="00EE1F66"/>
    <w:rsid w:val="00EE3B50"/>
    <w:rsid w:val="00EE5495"/>
    <w:rsid w:val="00EF6CC6"/>
    <w:rsid w:val="00EF725F"/>
    <w:rsid w:val="00F00F9E"/>
    <w:rsid w:val="00F0733E"/>
    <w:rsid w:val="00F1517F"/>
    <w:rsid w:val="00F22C28"/>
    <w:rsid w:val="00F26A94"/>
    <w:rsid w:val="00F47DA9"/>
    <w:rsid w:val="00F510C0"/>
    <w:rsid w:val="00F514F4"/>
    <w:rsid w:val="00F71F01"/>
    <w:rsid w:val="00F77FB3"/>
    <w:rsid w:val="00F973CE"/>
    <w:rsid w:val="00FA2E63"/>
    <w:rsid w:val="00FA3030"/>
    <w:rsid w:val="00FA3E71"/>
    <w:rsid w:val="00FA7734"/>
    <w:rsid w:val="00FB31C7"/>
    <w:rsid w:val="00FB78D6"/>
    <w:rsid w:val="00FC627A"/>
    <w:rsid w:val="00FD0584"/>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Wendellab/KokiaKirkii"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10" Type="http://schemas.openxmlformats.org/officeDocument/2006/relationships/hyperlink" Target="https://github.com/Wendellab/KokiaKirkii"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993B579-C71F-40D8-8530-597CC832A7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06</TotalTime>
  <Pages>12</Pages>
  <Words>7374</Words>
  <Characters>42034</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17</cp:revision>
  <dcterms:created xsi:type="dcterms:W3CDTF">2017-06-24T15:07:00Z</dcterms:created>
  <dcterms:modified xsi:type="dcterms:W3CDTF">2017-07-05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